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3DB0C7"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nalyzing connectivity matrices without forcing into group atlas: </w:t>
      </w:r>
    </w:p>
    <w:p w14:paraId="38B3B7B5"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 multivariate approach</w:t>
      </w:r>
    </w:p>
    <w:p w14:paraId="619B6681" w14:textId="30DA7E39" w:rsidR="006A00AF" w:rsidRPr="007507BA" w:rsidRDefault="006A00AF" w:rsidP="006A00AF">
      <w:pPr>
        <w:pStyle w:val="NormalWeb"/>
        <w:spacing w:before="0" w:beforeAutospacing="0" w:after="0" w:afterAutospacing="0"/>
        <w:jc w:val="center"/>
      </w:pPr>
      <w:r w:rsidRPr="007507BA">
        <w:rPr>
          <w:color w:val="000000"/>
          <w:sz w:val="22"/>
          <w:szCs w:val="22"/>
        </w:rPr>
        <w:t>Ju-Chi Yu</w:t>
      </w:r>
      <w:r w:rsidRPr="007507BA">
        <w:rPr>
          <w:color w:val="000000"/>
          <w:sz w:val="13"/>
          <w:szCs w:val="13"/>
          <w:vertAlign w:val="superscript"/>
        </w:rPr>
        <w:t>1</w:t>
      </w:r>
      <w:r w:rsidRPr="007507BA">
        <w:rPr>
          <w:color w:val="000000"/>
          <w:sz w:val="22"/>
          <w:szCs w:val="22"/>
        </w:rPr>
        <w:t>, Micaela Chan</w:t>
      </w:r>
      <w:r w:rsidRPr="007507BA">
        <w:rPr>
          <w:color w:val="000000"/>
          <w:sz w:val="13"/>
          <w:szCs w:val="13"/>
          <w:vertAlign w:val="superscript"/>
        </w:rPr>
        <w:t>1,2</w:t>
      </w:r>
      <w:r w:rsidRPr="007507BA">
        <w:rPr>
          <w:color w:val="000000"/>
          <w:sz w:val="22"/>
          <w:szCs w:val="22"/>
        </w:rPr>
        <w:t xml:space="preserve">, </w:t>
      </w:r>
      <w:del w:id="0" w:author="Phillip Agres" w:date="2019-12-10T14:34:00Z">
        <w:r w:rsidRPr="007507BA" w:rsidDel="00F02013">
          <w:rPr>
            <w:color w:val="000000"/>
            <w:sz w:val="22"/>
            <w:szCs w:val="22"/>
          </w:rPr>
          <w:delText>Han Liang</w:delText>
        </w:r>
        <w:r w:rsidRPr="007507BA" w:rsidDel="00F02013">
          <w:rPr>
            <w:color w:val="000000"/>
            <w:sz w:val="13"/>
            <w:szCs w:val="13"/>
            <w:vertAlign w:val="superscript"/>
          </w:rPr>
          <w:delText>1</w:delText>
        </w:r>
      </w:del>
      <w:ins w:id="1" w:author="Phillip Agres" w:date="2019-12-10T14:34:00Z">
        <w:r w:rsidR="00F02013">
          <w:rPr>
            <w:color w:val="000000"/>
            <w:sz w:val="22"/>
            <w:szCs w:val="22"/>
          </w:rPr>
          <w:t>Lian</w:t>
        </w:r>
      </w:ins>
      <w:ins w:id="2" w:author="Phillip Agres" w:date="2019-12-10T14:35:00Z">
        <w:r w:rsidR="00F02013">
          <w:rPr>
            <w:color w:val="000000"/>
            <w:sz w:val="22"/>
            <w:szCs w:val="22"/>
          </w:rPr>
          <w:t>g Han</w:t>
        </w:r>
      </w:ins>
      <w:del w:id="3" w:author="tony han" w:date="2019-12-10T18:07:00Z">
        <w:r w:rsidRPr="007507BA" w:rsidDel="002E3F48">
          <w:rPr>
            <w:color w:val="000000"/>
            <w:sz w:val="13"/>
            <w:szCs w:val="13"/>
            <w:vertAlign w:val="superscript"/>
          </w:rPr>
          <w:delText>,</w:delText>
        </w:r>
      </w:del>
      <w:ins w:id="4" w:author="tony han" w:date="2019-12-10T18:07:00Z">
        <w:r w:rsidR="002E3F48">
          <w:rPr>
            <w:color w:val="000000"/>
            <w:sz w:val="13"/>
            <w:szCs w:val="13"/>
            <w:vertAlign w:val="superscript"/>
          </w:rPr>
          <w:t>1,</w:t>
        </w:r>
      </w:ins>
      <w:r w:rsidRPr="007507BA">
        <w:rPr>
          <w:color w:val="000000"/>
          <w:sz w:val="13"/>
          <w:szCs w:val="13"/>
          <w:vertAlign w:val="superscript"/>
        </w:rPr>
        <w:t>2</w:t>
      </w:r>
      <w:r w:rsidRPr="007507BA">
        <w:rPr>
          <w:color w:val="000000"/>
          <w:sz w:val="22"/>
          <w:szCs w:val="22"/>
        </w:rPr>
        <w:t>, Phillip Agres</w:t>
      </w:r>
      <w:r w:rsidRPr="007507BA">
        <w:rPr>
          <w:color w:val="000000"/>
          <w:sz w:val="13"/>
          <w:szCs w:val="13"/>
          <w:vertAlign w:val="superscript"/>
        </w:rPr>
        <w:t xml:space="preserve">1,2 </w:t>
      </w:r>
      <w:r w:rsidRPr="007507BA">
        <w:rPr>
          <w:color w:val="000000"/>
          <w:sz w:val="22"/>
          <w:szCs w:val="22"/>
        </w:rPr>
        <w:t xml:space="preserve">&amp; </w:t>
      </w:r>
      <w:proofErr w:type="spellStart"/>
      <w:r w:rsidRPr="007507BA">
        <w:rPr>
          <w:color w:val="000000"/>
          <w:sz w:val="22"/>
          <w:szCs w:val="22"/>
        </w:rPr>
        <w:t>Hervé</w:t>
      </w:r>
      <w:proofErr w:type="spellEnd"/>
      <w:r w:rsidRPr="007507BA">
        <w:rPr>
          <w:color w:val="000000"/>
          <w:sz w:val="22"/>
          <w:szCs w:val="22"/>
        </w:rPr>
        <w:t xml:space="preserve"> Abdi</w:t>
      </w:r>
      <w:r w:rsidRPr="007507BA">
        <w:rPr>
          <w:color w:val="000000"/>
          <w:sz w:val="13"/>
          <w:szCs w:val="13"/>
          <w:vertAlign w:val="superscript"/>
        </w:rPr>
        <w:t>1</w:t>
      </w:r>
    </w:p>
    <w:p w14:paraId="21B85535" w14:textId="77777777" w:rsidR="006A00AF" w:rsidRPr="007507BA" w:rsidRDefault="006A00AF" w:rsidP="006A00AF"/>
    <w:p w14:paraId="37A98CC6" w14:textId="77777777" w:rsidR="006A00AF" w:rsidRPr="007507BA" w:rsidRDefault="006A00AF" w:rsidP="006A00AF">
      <w:pPr>
        <w:pStyle w:val="NormalWeb"/>
        <w:spacing w:before="0" w:beforeAutospacing="0" w:after="0" w:afterAutospacing="0"/>
      </w:pPr>
      <w:r w:rsidRPr="007507BA">
        <w:rPr>
          <w:color w:val="000000"/>
          <w:sz w:val="22"/>
          <w:szCs w:val="22"/>
        </w:rPr>
        <w:t>1. School of Behavior and Brain Sciences, the University of Texas at Dallas</w:t>
      </w:r>
    </w:p>
    <w:p w14:paraId="7E8A5C72" w14:textId="743567DD" w:rsidR="006A00AF" w:rsidRPr="007507BA" w:rsidRDefault="006A00AF" w:rsidP="006A00AF">
      <w:pPr>
        <w:pStyle w:val="NormalWeb"/>
        <w:spacing w:before="0" w:beforeAutospacing="0" w:after="0" w:afterAutospacing="0"/>
      </w:pPr>
      <w:r w:rsidRPr="007507BA">
        <w:rPr>
          <w:color w:val="000000"/>
          <w:sz w:val="22"/>
          <w:szCs w:val="22"/>
        </w:rPr>
        <w:t xml:space="preserve">2. Center </w:t>
      </w:r>
      <w:ins w:id="5" w:author="Phillip Agres" w:date="2019-12-10T14:34:00Z">
        <w:del w:id="6" w:author="tony han" w:date="2019-12-10T18:07:00Z">
          <w:r w:rsidR="00F02013" w:rsidDel="00F07970">
            <w:rPr>
              <w:color w:val="000000"/>
              <w:sz w:val="22"/>
              <w:szCs w:val="22"/>
            </w:rPr>
            <w:delText>F</w:delText>
          </w:r>
        </w:del>
      </w:ins>
      <w:ins w:id="7" w:author="tony han" w:date="2019-12-10T18:07:00Z">
        <w:r w:rsidR="00F07970">
          <w:rPr>
            <w:color w:val="000000"/>
            <w:sz w:val="22"/>
            <w:szCs w:val="22"/>
          </w:rPr>
          <w:t>f</w:t>
        </w:r>
      </w:ins>
      <w:ins w:id="8" w:author="Phillip Agres" w:date="2019-12-10T14:34:00Z">
        <w:r w:rsidR="00F02013">
          <w:rPr>
            <w:color w:val="000000"/>
            <w:sz w:val="22"/>
            <w:szCs w:val="22"/>
          </w:rPr>
          <w:t xml:space="preserve">or </w:t>
        </w:r>
      </w:ins>
      <w:del w:id="9" w:author="Phillip Agres" w:date="2019-12-10T14:34:00Z">
        <w:r w:rsidRPr="007507BA" w:rsidDel="00F02013">
          <w:rPr>
            <w:color w:val="000000"/>
            <w:sz w:val="22"/>
            <w:szCs w:val="22"/>
          </w:rPr>
          <w:delText xml:space="preserve">of </w:delText>
        </w:r>
      </w:del>
      <w:r w:rsidRPr="007507BA">
        <w:rPr>
          <w:color w:val="000000"/>
          <w:sz w:val="22"/>
          <w:szCs w:val="22"/>
        </w:rPr>
        <w:t>Vital Longevity, the University of Texas at Dallas</w:t>
      </w:r>
    </w:p>
    <w:p w14:paraId="1D097D6C" w14:textId="77777777" w:rsidR="006A00AF" w:rsidRPr="007507BA" w:rsidRDefault="006A00AF" w:rsidP="006A00AF"/>
    <w:p w14:paraId="101D6364" w14:textId="220E92EB" w:rsidR="006A00AF" w:rsidRPr="007507BA" w:rsidRDefault="0064453D" w:rsidP="006A00AF">
      <w:pPr>
        <w:pStyle w:val="NormalWeb"/>
        <w:spacing w:before="0" w:beforeAutospacing="0" w:after="0" w:afterAutospacing="0"/>
      </w:pPr>
      <w:hyperlink r:id="rId4" w:history="1">
        <w:r w:rsidR="006A00AF" w:rsidRPr="007507BA">
          <w:rPr>
            <w:rStyle w:val="Hyperlink"/>
            <w:color w:val="1155CC"/>
            <w:sz w:val="22"/>
            <w:szCs w:val="22"/>
          </w:rPr>
          <w:t>Ju-Chi.Yu@utdallas.edu</w:t>
        </w:r>
      </w:hyperlink>
      <w:r w:rsidR="006A00AF" w:rsidRPr="007507BA">
        <w:rPr>
          <w:color w:val="000000"/>
          <w:sz w:val="22"/>
          <w:szCs w:val="22"/>
        </w:rPr>
        <w:t xml:space="preserve">, </w:t>
      </w:r>
      <w:hyperlink r:id="rId5" w:history="1">
        <w:r w:rsidR="006A00AF" w:rsidRPr="007507BA">
          <w:rPr>
            <w:rStyle w:val="Hyperlink"/>
            <w:color w:val="1155CC"/>
            <w:sz w:val="22"/>
            <w:szCs w:val="22"/>
          </w:rPr>
          <w:t>mchan@utdallas.edu</w:t>
        </w:r>
      </w:hyperlink>
      <w:r w:rsidR="006A00AF" w:rsidRPr="007507BA">
        <w:rPr>
          <w:color w:val="000000"/>
          <w:sz w:val="22"/>
          <w:szCs w:val="22"/>
        </w:rPr>
        <w:t xml:space="preserve">, </w:t>
      </w:r>
      <w:hyperlink r:id="rId6" w:history="1">
        <w:r w:rsidR="006A00AF" w:rsidRPr="007507BA">
          <w:rPr>
            <w:rStyle w:val="Hyperlink"/>
            <w:color w:val="1155CC"/>
            <w:sz w:val="22"/>
            <w:szCs w:val="22"/>
          </w:rPr>
          <w:t>Liang.Han@utdallas.edu</w:t>
        </w:r>
      </w:hyperlink>
      <w:r w:rsidR="006A00AF" w:rsidRPr="007507BA">
        <w:rPr>
          <w:color w:val="000000"/>
          <w:sz w:val="22"/>
          <w:szCs w:val="22"/>
        </w:rPr>
        <w:t xml:space="preserve">, </w:t>
      </w:r>
      <w:hyperlink r:id="rId7" w:history="1">
        <w:r w:rsidR="006A00AF" w:rsidRPr="007507BA">
          <w:rPr>
            <w:rStyle w:val="Hyperlink"/>
            <w:color w:val="1155CC"/>
            <w:sz w:val="22"/>
            <w:szCs w:val="22"/>
          </w:rPr>
          <w:t>Phillip.Agres@utdallas.edu</w:t>
        </w:r>
      </w:hyperlink>
      <w:r w:rsidR="006A00AF" w:rsidRPr="007507BA">
        <w:rPr>
          <w:color w:val="000000"/>
          <w:sz w:val="22"/>
          <w:szCs w:val="22"/>
        </w:rPr>
        <w:t xml:space="preserve">, </w:t>
      </w:r>
      <w:hyperlink r:id="rId8" w:history="1">
        <w:r w:rsidR="006A00AF" w:rsidRPr="007507BA">
          <w:rPr>
            <w:rStyle w:val="Hyperlink"/>
            <w:color w:val="1155CC"/>
            <w:sz w:val="22"/>
            <w:szCs w:val="22"/>
          </w:rPr>
          <w:t>herve@utdallas.edu</w:t>
        </w:r>
      </w:hyperlink>
    </w:p>
    <w:p w14:paraId="58B8C7F3" w14:textId="77777777" w:rsidR="00921B2F" w:rsidRPr="007507BA" w:rsidRDefault="00921B2F" w:rsidP="00921B2F"/>
    <w:p w14:paraId="79A715AE" w14:textId="77777777" w:rsidR="00506545" w:rsidRPr="007507BA" w:rsidRDefault="00506545" w:rsidP="00506545">
      <w:pPr>
        <w:pStyle w:val="NormalWeb"/>
        <w:spacing w:before="0" w:beforeAutospacing="0" w:after="0" w:afterAutospacing="0"/>
        <w:jc w:val="center"/>
      </w:pPr>
      <w:r w:rsidRPr="007507BA">
        <w:rPr>
          <w:b/>
          <w:bCs/>
          <w:color w:val="000000"/>
          <w:sz w:val="22"/>
          <w:szCs w:val="22"/>
        </w:rPr>
        <w:t>Abstract</w:t>
      </w:r>
    </w:p>
    <w:p w14:paraId="1A2C1865" w14:textId="64214E94" w:rsidR="009B01A5" w:rsidRPr="007507BA" w:rsidRDefault="007507BA" w:rsidP="009B01A5">
      <w:pPr>
        <w:pStyle w:val="NormalWeb"/>
        <w:rPr>
          <w:color w:val="000000"/>
          <w:sz w:val="22"/>
          <w:szCs w:val="22"/>
        </w:rPr>
      </w:pPr>
      <w:del w:id="10" w:author="Phillip Agres" w:date="2019-12-10T14:51:00Z">
        <w:r w:rsidRPr="007507BA" w:rsidDel="00410844">
          <w:rPr>
            <w:color w:val="000000"/>
            <w:sz w:val="22"/>
            <w:szCs w:val="22"/>
          </w:rPr>
          <w:delText xml:space="preserve">Recent work in resting-state functional magnetic resonance imaging (rsfMRI) analysis can derive individual-specific parcellations and sub-networks. Currently, </w:delText>
        </w:r>
      </w:del>
      <w:proofErr w:type="spellStart"/>
      <w:r w:rsidRPr="007507BA">
        <w:rPr>
          <w:color w:val="000000"/>
          <w:sz w:val="22"/>
          <w:szCs w:val="22"/>
        </w:rPr>
        <w:t>DiSTATIS</w:t>
      </w:r>
      <w:proofErr w:type="spellEnd"/>
      <w:r w:rsidR="00E93399" w:rsidRPr="007507BA">
        <w:rPr>
          <w:color w:val="000000"/>
          <w:sz w:val="22"/>
          <w:szCs w:val="22"/>
        </w:rPr>
        <w:t xml:space="preserve"> </w:t>
      </w:r>
      <w:r w:rsidR="00E93399" w:rsidRPr="007507BA">
        <w:rPr>
          <w:color w:val="000000"/>
          <w:sz w:val="22"/>
          <w:szCs w:val="22"/>
        </w:rPr>
        <w:fldChar w:fldCharType="begin"/>
      </w:r>
      <w:r w:rsidR="005A583B">
        <w:rPr>
          <w:color w:val="000000"/>
          <w:sz w:val="22"/>
          <w:szCs w:val="22"/>
        </w:rPr>
        <w:instrText xml:space="preserve"> ADDIN EN.CITE &lt;EndNote&gt;&lt;Cite&gt;&lt;Author&gt;Abdi&lt;/Author&gt;&lt;Year&gt;2012&lt;/Year&gt;&lt;RecNum&gt;1&lt;/RecNum&gt;&lt;DisplayText&gt;(Abdi, et al., 2012)&lt;/DisplayText&gt;&lt;record&gt;&lt;rec-number&gt;1&lt;/rec-number&gt;&lt;foreign-keys&gt;&lt;key app="EN" db-id="dsxs0ts9otwsz6e9xarxrd9l5e5vraxpvvsf" timestamp="1575269409"&gt;1&lt;/key&gt;&lt;/foreign-keys&gt;&lt;ref-type name="Journal Article"&gt;17&lt;/ref-type&gt;&lt;contributors&gt;&lt;authors&gt;&lt;author&gt;Abdi, Hervé&lt;/author&gt;&lt;author&gt;Williams, Lynne J.&lt;/author&gt;&lt;author&gt;Valentin, Domininique&lt;/author&gt;&lt;author&gt;Bennani-Dosse, Mohammed&lt;/author&gt;&lt;/authors&gt;&lt;/contributors&gt;&lt;titles&gt;&lt;title&gt;STATIS and DISTATIS: optimum multitable principal component analysis and three way metric multidimensional scaling&lt;/title&gt;&lt;secondary-title&gt;Wiley Interdisciplinary Reviews: Computational Statistics&lt;/secondary-title&gt;&lt;/titles&gt;&lt;periodical&gt;&lt;full-title&gt;Wiley Interdisciplinary reviews: computational statistics&lt;/full-title&gt;&lt;/periodical&gt;&lt;pages&gt;124-167&lt;/pages&gt;&lt;volume&gt;4&lt;/volume&gt;&lt;number&gt;2&lt;/number&gt;&lt;dates&gt;&lt;year&gt;2012&lt;/year&gt;&lt;/dates&gt;&lt;isbn&gt;1939-5108&lt;/isbn&gt;&lt;urls&gt;&lt;related-urls&gt;&lt;url&gt;https://onlinelibrary.wiley.com/doi/abs/10.1002/wics.198&lt;/url&gt;&lt;/related-urls&gt;&lt;/urls&gt;&lt;electronic-resource-num&gt;10.1002/wics.198&lt;/electronic-resource-num&gt;&lt;/record&gt;&lt;/Cite&gt;&lt;/EndNote&gt;</w:instrText>
      </w:r>
      <w:r w:rsidR="00E93399" w:rsidRPr="007507BA">
        <w:rPr>
          <w:color w:val="000000"/>
          <w:sz w:val="22"/>
          <w:szCs w:val="22"/>
        </w:rPr>
        <w:fldChar w:fldCharType="separate"/>
      </w:r>
      <w:r w:rsidR="005A583B">
        <w:rPr>
          <w:noProof/>
          <w:color w:val="000000"/>
          <w:sz w:val="22"/>
          <w:szCs w:val="22"/>
        </w:rPr>
        <w:t>(Abdi, et al., 2012)</w:t>
      </w:r>
      <w:r w:rsidR="00E93399" w:rsidRPr="007507BA">
        <w:rPr>
          <w:color w:val="000000"/>
          <w:sz w:val="22"/>
          <w:szCs w:val="22"/>
        </w:rPr>
        <w:fldChar w:fldCharType="end"/>
      </w:r>
      <w:r w:rsidR="009B01A5" w:rsidRPr="007507BA">
        <w:rPr>
          <w:color w:val="000000"/>
          <w:sz w:val="22"/>
          <w:szCs w:val="22"/>
        </w:rPr>
        <w:t>—</w:t>
      </w:r>
      <w:r w:rsidRPr="007507BA">
        <w:rPr>
          <w:color w:val="000000"/>
          <w:sz w:val="22"/>
          <w:szCs w:val="22"/>
        </w:rPr>
        <w:t xml:space="preserve">a three-way multidimensional scaling (MDS)—is used to analyze </w:t>
      </w:r>
      <w:ins w:id="11" w:author="Phillip Agres" w:date="2019-12-10T14:55:00Z">
        <w:r w:rsidR="00985049" w:rsidRPr="007507BA">
          <w:rPr>
            <w:color w:val="000000"/>
            <w:sz w:val="22"/>
            <w:szCs w:val="22"/>
          </w:rPr>
          <w:t xml:space="preserve">resting-state functional magnetic resonance imaging </w:t>
        </w:r>
        <w:r w:rsidR="00985049">
          <w:rPr>
            <w:color w:val="000000"/>
            <w:sz w:val="22"/>
            <w:szCs w:val="22"/>
          </w:rPr>
          <w:t>(</w:t>
        </w:r>
      </w:ins>
      <w:proofErr w:type="spellStart"/>
      <w:r w:rsidRPr="007507BA">
        <w:rPr>
          <w:color w:val="000000"/>
          <w:sz w:val="22"/>
          <w:szCs w:val="22"/>
        </w:rPr>
        <w:t>rsfMRI</w:t>
      </w:r>
      <w:proofErr w:type="spellEnd"/>
      <w:ins w:id="12" w:author="Phillip Agres" w:date="2019-12-10T14:55:00Z">
        <w:r w:rsidR="00985049">
          <w:rPr>
            <w:color w:val="000000"/>
            <w:sz w:val="22"/>
            <w:szCs w:val="22"/>
          </w:rPr>
          <w:t>)</w:t>
        </w:r>
      </w:ins>
      <w:r w:rsidRPr="007507BA">
        <w:rPr>
          <w:color w:val="000000"/>
          <w:sz w:val="22"/>
          <w:szCs w:val="22"/>
        </w:rPr>
        <w:t xml:space="preserve"> data and to visualize the dissimilarity between networks. These dissimilarities </w:t>
      </w:r>
      <w:del w:id="13" w:author="Phillip Agres" w:date="2019-12-10T14:51:00Z">
        <w:r w:rsidRPr="007507BA" w:rsidDel="00410844">
          <w:rPr>
            <w:color w:val="000000"/>
            <w:sz w:val="22"/>
            <w:szCs w:val="22"/>
          </w:rPr>
          <w:delText xml:space="preserve">were </w:delText>
        </w:r>
      </w:del>
      <w:ins w:id="14" w:author="Phillip Agres" w:date="2019-12-10T14:51:00Z">
        <w:r w:rsidR="00410844">
          <w:rPr>
            <w:color w:val="000000"/>
            <w:sz w:val="22"/>
            <w:szCs w:val="22"/>
          </w:rPr>
          <w:t>are</w:t>
        </w:r>
        <w:r w:rsidR="00410844" w:rsidRPr="007507BA">
          <w:rPr>
            <w:color w:val="000000"/>
            <w:sz w:val="22"/>
            <w:szCs w:val="22"/>
          </w:rPr>
          <w:t xml:space="preserve"> </w:t>
        </w:r>
      </w:ins>
      <w:r w:rsidRPr="007507BA">
        <w:rPr>
          <w:color w:val="000000"/>
          <w:sz w:val="22"/>
          <w:szCs w:val="22"/>
        </w:rPr>
        <w:t xml:space="preserve">obtained by analyzing multiple distance matrices that have matching rows and columns (i.e., distinct functional regions in </w:t>
      </w:r>
      <w:proofErr w:type="spellStart"/>
      <w:r w:rsidRPr="007507BA">
        <w:rPr>
          <w:color w:val="000000"/>
          <w:sz w:val="22"/>
          <w:szCs w:val="22"/>
        </w:rPr>
        <w:t>rsfMRI</w:t>
      </w:r>
      <w:proofErr w:type="spellEnd"/>
      <w:r w:rsidRPr="007507BA">
        <w:rPr>
          <w:color w:val="000000"/>
          <w:sz w:val="22"/>
          <w:szCs w:val="22"/>
        </w:rPr>
        <w:t xml:space="preserve"> analysis). These functional regions are referred to as parcels or </w:t>
      </w:r>
      <w:proofErr w:type="gramStart"/>
      <w:r w:rsidRPr="007507BA">
        <w:rPr>
          <w:color w:val="000000"/>
          <w:sz w:val="22"/>
          <w:szCs w:val="22"/>
        </w:rPr>
        <w:t>networks</w:t>
      </w:r>
      <w:ins w:id="15" w:author="Phillip Agres" w:date="2019-12-10T14:52:00Z">
        <w:r w:rsidR="00410844">
          <w:rPr>
            <w:color w:val="000000"/>
            <w:sz w:val="22"/>
            <w:szCs w:val="22"/>
          </w:rPr>
          <w:t>,</w:t>
        </w:r>
      </w:ins>
      <w:r w:rsidRPr="007507BA">
        <w:rPr>
          <w:color w:val="000000"/>
          <w:sz w:val="22"/>
          <w:szCs w:val="22"/>
        </w:rPr>
        <w:t xml:space="preserve"> and</w:t>
      </w:r>
      <w:proofErr w:type="gramEnd"/>
      <w:r w:rsidRPr="007507BA">
        <w:rPr>
          <w:color w:val="000000"/>
          <w:sz w:val="22"/>
          <w:szCs w:val="22"/>
        </w:rPr>
        <w:t xml:space="preserve"> are usually derived from a shared template onto which all data are mapped. However, using a shared template </w:t>
      </w:r>
      <w:ins w:id="16" w:author="tony han" w:date="2019-12-10T18:10:00Z">
        <w:r w:rsidR="004828C5">
          <w:rPr>
            <w:color w:val="000000"/>
            <w:sz w:val="22"/>
            <w:szCs w:val="22"/>
          </w:rPr>
          <w:t xml:space="preserve">from a </w:t>
        </w:r>
        <w:proofErr w:type="gramStart"/>
        <w:r w:rsidR="004828C5">
          <w:rPr>
            <w:color w:val="000000"/>
            <w:sz w:val="22"/>
            <w:szCs w:val="22"/>
          </w:rPr>
          <w:t xml:space="preserve">particular </w:t>
        </w:r>
      </w:ins>
      <w:ins w:id="17" w:author="tony han" w:date="2019-12-10T18:11:00Z">
        <w:r w:rsidR="009319C0">
          <w:rPr>
            <w:color w:val="000000"/>
            <w:sz w:val="22"/>
            <w:szCs w:val="22"/>
          </w:rPr>
          <w:t>group</w:t>
        </w:r>
      </w:ins>
      <w:proofErr w:type="gramEnd"/>
      <w:ins w:id="18" w:author="tony han" w:date="2019-12-10T18:10:00Z">
        <w:r w:rsidR="004828C5">
          <w:rPr>
            <w:color w:val="000000"/>
            <w:sz w:val="22"/>
            <w:szCs w:val="22"/>
          </w:rPr>
          <w:t xml:space="preserve"> </w:t>
        </w:r>
      </w:ins>
      <w:r w:rsidRPr="007507BA">
        <w:rPr>
          <w:color w:val="000000"/>
          <w:sz w:val="22"/>
          <w:szCs w:val="22"/>
        </w:rPr>
        <w:t xml:space="preserve">could bias </w:t>
      </w:r>
      <w:del w:id="19" w:author="Phillip Agres" w:date="2019-12-10T14:53:00Z">
        <w:r w:rsidRPr="007507BA" w:rsidDel="00410844">
          <w:rPr>
            <w:color w:val="000000"/>
            <w:sz w:val="22"/>
            <w:szCs w:val="22"/>
          </w:rPr>
          <w:delText xml:space="preserve">the </w:delText>
        </w:r>
      </w:del>
      <w:r w:rsidRPr="007507BA">
        <w:rPr>
          <w:color w:val="000000"/>
          <w:sz w:val="22"/>
          <w:szCs w:val="22"/>
        </w:rPr>
        <w:t>results against participants that vary greater from this template, and this issue is particularly problematic amongst participants with diverse brain structures and functions (e.g., elderly, lesion patients, children). For such participants, the optimal parcellation would be the one that maximiz</w:t>
      </w:r>
      <w:bookmarkStart w:id="20" w:name="_GoBack"/>
      <w:bookmarkEnd w:id="20"/>
      <w:r w:rsidRPr="007507BA">
        <w:rPr>
          <w:color w:val="000000"/>
          <w:sz w:val="22"/>
          <w:szCs w:val="22"/>
        </w:rPr>
        <w:t xml:space="preserve">es the homogeneity of the signal within each parcel region and of each participant. </w:t>
      </w:r>
      <w:ins w:id="21" w:author="Phillip Agres" w:date="2019-12-10T14:54:00Z">
        <w:r w:rsidR="00410844" w:rsidRPr="007507BA">
          <w:rPr>
            <w:color w:val="000000"/>
            <w:sz w:val="22"/>
            <w:szCs w:val="22"/>
          </w:rPr>
          <w:t xml:space="preserve">Recent work in </w:t>
        </w:r>
        <w:proofErr w:type="spellStart"/>
        <w:r w:rsidR="00410844" w:rsidRPr="007507BA">
          <w:rPr>
            <w:color w:val="000000"/>
            <w:sz w:val="22"/>
            <w:szCs w:val="22"/>
          </w:rPr>
          <w:t>rsfMRI</w:t>
        </w:r>
        <w:proofErr w:type="spellEnd"/>
        <w:r w:rsidR="00410844" w:rsidRPr="007507BA">
          <w:rPr>
            <w:color w:val="000000"/>
            <w:sz w:val="22"/>
            <w:szCs w:val="22"/>
          </w:rPr>
          <w:t xml:space="preserve"> analysis </w:t>
        </w:r>
      </w:ins>
      <w:ins w:id="22" w:author="Phillip Agres" w:date="2019-12-10T14:57:00Z">
        <w:r w:rsidR="00985049">
          <w:rPr>
            <w:color w:val="000000"/>
            <w:sz w:val="22"/>
            <w:szCs w:val="22"/>
          </w:rPr>
          <w:t>has developed techniques to derive</w:t>
        </w:r>
      </w:ins>
      <w:ins w:id="23" w:author="Phillip Agres" w:date="2019-12-10T14:54:00Z">
        <w:r w:rsidR="00410844" w:rsidRPr="007507BA">
          <w:rPr>
            <w:color w:val="000000"/>
            <w:sz w:val="22"/>
            <w:szCs w:val="22"/>
          </w:rPr>
          <w:t xml:space="preserve"> individual-specific parcellations and sub-networks.</w:t>
        </w:r>
      </w:ins>
      <w:ins w:id="24" w:author="Phillip Agres" w:date="2019-12-10T14:57:00Z">
        <w:r w:rsidR="00985049">
          <w:rPr>
            <w:color w:val="000000"/>
            <w:sz w:val="22"/>
            <w:szCs w:val="22"/>
          </w:rPr>
          <w:t xml:space="preserve"> </w:t>
        </w:r>
      </w:ins>
      <w:r w:rsidRPr="007507BA">
        <w:rPr>
          <w:color w:val="000000"/>
          <w:sz w:val="22"/>
          <w:szCs w:val="22"/>
        </w:rPr>
        <w:t>Thus, the goal of this project is to propose a multivariate approach that accommodates differing parcel numbers and organization</w:t>
      </w:r>
      <w:del w:id="25" w:author="Phillip Agres" w:date="2019-12-10T14:57:00Z">
        <w:r w:rsidRPr="007507BA" w:rsidDel="00985049">
          <w:rPr>
            <w:color w:val="000000"/>
            <w:sz w:val="22"/>
            <w:szCs w:val="22"/>
          </w:rPr>
          <w:delText>s</w:delText>
        </w:r>
      </w:del>
      <w:r w:rsidRPr="007507BA">
        <w:rPr>
          <w:color w:val="000000"/>
          <w:sz w:val="22"/>
          <w:szCs w:val="22"/>
        </w:rPr>
        <w:t xml:space="preserve"> across </w:t>
      </w:r>
      <w:ins w:id="26" w:author="tony han" w:date="2019-12-10T18:40:00Z">
        <w:r w:rsidR="00DC1546" w:rsidRPr="00DC1546">
          <w:rPr>
            <w:color w:val="000000"/>
            <w:sz w:val="22"/>
            <w:szCs w:val="22"/>
          </w:rPr>
          <w:t>participants</w:t>
        </w:r>
      </w:ins>
      <w:del w:id="27" w:author="tony han" w:date="2019-12-10T18:40:00Z">
        <w:r w:rsidRPr="007507BA" w:rsidDel="00DC1546">
          <w:rPr>
            <w:color w:val="000000"/>
            <w:sz w:val="22"/>
            <w:szCs w:val="22"/>
          </w:rPr>
          <w:delText>subjects</w:delText>
        </w:r>
      </w:del>
      <w:r w:rsidRPr="007507BA">
        <w:rPr>
          <w:color w:val="000000"/>
          <w:sz w:val="22"/>
          <w:szCs w:val="22"/>
        </w:rPr>
        <w:t>.</w:t>
      </w:r>
    </w:p>
    <w:p w14:paraId="3C688EA7" w14:textId="77777777" w:rsidR="007507BA" w:rsidRPr="007507BA" w:rsidRDefault="007507BA" w:rsidP="007507BA">
      <w:r w:rsidRPr="007507BA">
        <w:rPr>
          <w:b/>
          <w:bCs/>
          <w:color w:val="000000"/>
          <w:sz w:val="22"/>
          <w:szCs w:val="22"/>
        </w:rPr>
        <w:t>Methods</w:t>
      </w:r>
    </w:p>
    <w:p w14:paraId="341F9D78" w14:textId="357324C6" w:rsidR="007507BA" w:rsidRDefault="007507BA" w:rsidP="007507BA">
      <w:pPr>
        <w:pStyle w:val="NormalWeb"/>
        <w:rPr>
          <w:color w:val="000000"/>
          <w:sz w:val="22"/>
          <w:szCs w:val="22"/>
        </w:rPr>
      </w:pPr>
      <w:r w:rsidRPr="007507BA">
        <w:rPr>
          <w:color w:val="000000"/>
          <w:sz w:val="22"/>
          <w:szCs w:val="22"/>
        </w:rPr>
        <w:t xml:space="preserve">The proposed multivariate </w:t>
      </w:r>
      <w:r w:rsidRPr="008A6F36">
        <w:rPr>
          <w:color w:val="000000"/>
          <w:sz w:val="22"/>
          <w:szCs w:val="22"/>
        </w:rPr>
        <w:t>approac</w:t>
      </w:r>
      <w:r w:rsidR="008A6F36">
        <w:rPr>
          <w:color w:val="000000"/>
          <w:sz w:val="22"/>
          <w:szCs w:val="22"/>
        </w:rPr>
        <w:t xml:space="preserve">h </w:t>
      </w:r>
      <w:r w:rsidRPr="008A6F36">
        <w:rPr>
          <w:color w:val="000000"/>
          <w:sz w:val="22"/>
          <w:szCs w:val="22"/>
        </w:rPr>
        <w:t xml:space="preserve">first extracts the upper-triangle of the connectivity matrix of each participant session </w:t>
      </w:r>
      <w:r w:rsidR="00F55C8A">
        <w:rPr>
          <w:color w:val="000000"/>
          <w:sz w:val="22"/>
          <w:szCs w:val="22"/>
        </w:rPr>
        <w:t xml:space="preserve">(Fig. 1A) </w:t>
      </w:r>
      <w:r w:rsidRPr="008A6F36">
        <w:rPr>
          <w:color w:val="000000"/>
          <w:sz w:val="22"/>
          <w:szCs w:val="22"/>
        </w:rPr>
        <w:t>and vectorize</w:t>
      </w:r>
      <w:ins w:id="28" w:author="Phillip Agres" w:date="2019-12-10T14:58:00Z">
        <w:r w:rsidR="00417244">
          <w:rPr>
            <w:color w:val="000000"/>
            <w:sz w:val="22"/>
            <w:szCs w:val="22"/>
          </w:rPr>
          <w:t>s</w:t>
        </w:r>
      </w:ins>
      <w:r w:rsidRPr="008A6F36">
        <w:rPr>
          <w:color w:val="000000"/>
          <w:sz w:val="22"/>
          <w:szCs w:val="22"/>
        </w:rPr>
        <w:t xml:space="preserve"> it to form the</w:t>
      </w:r>
      <w:r w:rsidRPr="007507BA">
        <w:rPr>
          <w:color w:val="000000"/>
          <w:sz w:val="22"/>
          <w:szCs w:val="22"/>
        </w:rPr>
        <w:t xml:space="preserve"> rows of a data table. Sessions from the same participant are stacked to form a</w:t>
      </w:r>
      <w:r w:rsidR="00E217AE">
        <w:rPr>
          <w:color w:val="000000"/>
          <w:sz w:val="22"/>
          <w:szCs w:val="22"/>
        </w:rPr>
        <w:t xml:space="preserve"> block of</w:t>
      </w:r>
      <w:r w:rsidRPr="007507BA">
        <w:rPr>
          <w:color w:val="000000"/>
          <w:sz w:val="22"/>
          <w:szCs w:val="22"/>
        </w:rPr>
        <w:t xml:space="preserve"> column</w:t>
      </w:r>
      <w:r w:rsidR="00E217AE">
        <w:rPr>
          <w:color w:val="000000"/>
          <w:sz w:val="22"/>
          <w:szCs w:val="22"/>
        </w:rPr>
        <w:t>s</w:t>
      </w:r>
      <w:r w:rsidRPr="007507BA">
        <w:rPr>
          <w:color w:val="000000"/>
          <w:sz w:val="22"/>
          <w:szCs w:val="22"/>
        </w:rPr>
        <w:t>. Each participant's block is placed adjacent to one another to form the final data table, where the rows are session</w:t>
      </w:r>
      <w:ins w:id="29" w:author="Phillip Agres" w:date="2019-12-10T14:59:00Z">
        <w:r w:rsidR="00417244">
          <w:rPr>
            <w:color w:val="000000"/>
            <w:sz w:val="22"/>
            <w:szCs w:val="22"/>
          </w:rPr>
          <w:t>s</w:t>
        </w:r>
      </w:ins>
      <w:r w:rsidRPr="007507BA">
        <w:rPr>
          <w:color w:val="000000"/>
          <w:sz w:val="22"/>
          <w:szCs w:val="22"/>
        </w:rPr>
        <w:t xml:space="preserve"> and the columns are network edges</w:t>
      </w:r>
      <w:r w:rsidR="00F55C8A">
        <w:rPr>
          <w:color w:val="000000"/>
          <w:sz w:val="22"/>
          <w:szCs w:val="22"/>
        </w:rPr>
        <w:t xml:space="preserve"> (Fig. 1B)</w:t>
      </w:r>
      <w:r w:rsidRPr="007507BA">
        <w:rPr>
          <w:color w:val="000000"/>
          <w:sz w:val="22"/>
          <w:szCs w:val="22"/>
        </w:rPr>
        <w:t>. Next, hierarchical multiple factor analysis</w:t>
      </w:r>
      <w:r w:rsidR="009B01A5" w:rsidRPr="007507BA">
        <w:rPr>
          <w:color w:val="000000"/>
          <w:sz w:val="22"/>
          <w:szCs w:val="22"/>
        </w:rPr>
        <w:t xml:space="preserve"> </w:t>
      </w:r>
      <w:r w:rsidR="00F55C8A">
        <w:rPr>
          <w:color w:val="000000"/>
          <w:sz w:val="22"/>
          <w:szCs w:val="22"/>
        </w:rPr>
        <w:t xml:space="preserve">(Fig. 1C) </w:t>
      </w:r>
      <w:r w:rsidR="00E93399" w:rsidRPr="007507BA">
        <w:rPr>
          <w:color w:val="000000"/>
          <w:sz w:val="22"/>
          <w:szCs w:val="22"/>
        </w:rPr>
        <w:fldChar w:fldCharType="begin">
          <w:fldData xml:space="preserve">PEVuZE5vdGU+PENpdGU+PEF1dGhvcj5BYmRpPC9BdXRob3I+PFllYXI+MjAxMzwvWWVhcj48UmVj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</w:fldData>
        </w:fldChar>
      </w:r>
      <w:r w:rsidR="00F85C3C">
        <w:rPr>
          <w:color w:val="000000"/>
          <w:sz w:val="22"/>
          <w:szCs w:val="22"/>
        </w:rPr>
        <w:instrText xml:space="preserve"> ADDIN EN.CITE </w:instrText>
      </w:r>
      <w:r w:rsidR="00F85C3C">
        <w:rPr>
          <w:color w:val="000000"/>
          <w:sz w:val="22"/>
          <w:szCs w:val="22"/>
        </w:rPr>
        <w:fldChar w:fldCharType="begin">
          <w:fldData xml:space="preserve">PEVuZE5vdGU+PENpdGU+PEF1dGhvcj5BYmRpPC9BdXRob3I+PFllYXI+MjAxMzwvWWVhcj48UmVj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</w:fldData>
        </w:fldChar>
      </w:r>
      <w:r w:rsidR="00F85C3C">
        <w:rPr>
          <w:color w:val="000000"/>
          <w:sz w:val="22"/>
          <w:szCs w:val="22"/>
        </w:rPr>
        <w:instrText xml:space="preserve"> ADDIN EN.CITE.DATA </w:instrText>
      </w:r>
      <w:r w:rsidR="00F85C3C">
        <w:rPr>
          <w:color w:val="000000"/>
          <w:sz w:val="22"/>
          <w:szCs w:val="22"/>
        </w:rPr>
      </w:r>
      <w:r w:rsidR="00F85C3C">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F85C3C">
        <w:rPr>
          <w:noProof/>
          <w:color w:val="000000"/>
          <w:sz w:val="22"/>
          <w:szCs w:val="22"/>
        </w:rPr>
        <w:t>(Abdi, et al., 2013; Le Dien &amp; Pagès, 2003)</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is used to preprocess the data table by normalizing each participant’s column-block by its first singular value, then dividing the column block of each edge-type (i.e., between- or within-network) within each participant’s column block by its first singular value. Finally, a PCA is performed to visualize the edges, participants, and sessions.</w:t>
      </w:r>
    </w:p>
    <w:p w14:paraId="7211BF74" w14:textId="0C1F2CF7" w:rsidR="00F324D5" w:rsidRDefault="009A00A5" w:rsidP="00F324D5">
      <w:pPr>
        <w:pStyle w:val="NormalWeb"/>
        <w:spacing w:before="0" w:beforeAutospacing="0" w:after="0" w:afterAutospacing="0"/>
        <w:jc w:val="center"/>
        <w:rPr>
          <w:color w:val="000000"/>
          <w:sz w:val="22"/>
          <w:szCs w:val="22"/>
        </w:rPr>
      </w:pPr>
      <w:r>
        <w:rPr>
          <w:noProof/>
          <w:color w:val="000000"/>
          <w:sz w:val="22"/>
          <w:szCs w:val="22"/>
        </w:rPr>
        <w:lastRenderedPageBreak/>
        <w:drawing>
          <wp:inline distT="0" distB="0" distL="0" distR="0" wp14:anchorId="49EA548E" wp14:editId="036A5D30">
            <wp:extent cx="3054927" cy="371924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84559" cy="3755319"/>
                    </a:xfrm>
                    <a:prstGeom prst="rect">
                      <a:avLst/>
                    </a:prstGeom>
                    <a:noFill/>
                    <a:ln>
                      <a:noFill/>
                    </a:ln>
                  </pic:spPr>
                </pic:pic>
              </a:graphicData>
            </a:graphic>
          </wp:inline>
        </w:drawing>
      </w:r>
    </w:p>
    <w:p w14:paraId="7CD00335" w14:textId="01519AA5" w:rsidR="00F15AA4" w:rsidRPr="00F15AA4" w:rsidRDefault="00A90DF2" w:rsidP="00F324D5">
      <w:pPr>
        <w:pStyle w:val="NormalWeb"/>
        <w:spacing w:before="0" w:beforeAutospacing="0"/>
        <w:jc w:val="center"/>
        <w:rPr>
          <w:b/>
          <w:color w:val="000000"/>
          <w:sz w:val="22"/>
          <w:szCs w:val="22"/>
        </w:rPr>
      </w:pPr>
      <w:r>
        <w:rPr>
          <w:b/>
          <w:color w:val="000000"/>
          <w:sz w:val="22"/>
          <w:szCs w:val="22"/>
        </w:rPr>
        <w:t xml:space="preserve">        </w:t>
      </w:r>
      <w:r w:rsidR="00F15AA4" w:rsidRPr="00F15AA4">
        <w:rPr>
          <w:b/>
          <w:color w:val="000000"/>
          <w:sz w:val="22"/>
          <w:szCs w:val="22"/>
        </w:rPr>
        <w:t>Fig. 1</w:t>
      </w:r>
    </w:p>
    <w:p w14:paraId="3E3FAC8A" w14:textId="0431AA1E" w:rsidR="007507BA" w:rsidRPr="007507BA" w:rsidRDefault="007507BA" w:rsidP="007507BA">
      <w:pPr>
        <w:rPr>
          <w:color w:val="000000"/>
          <w:sz w:val="22"/>
          <w:szCs w:val="22"/>
        </w:rPr>
      </w:pPr>
      <w:r w:rsidRPr="007507BA">
        <w:rPr>
          <w:color w:val="000000"/>
          <w:sz w:val="22"/>
          <w:szCs w:val="22"/>
        </w:rPr>
        <w:t xml:space="preserve">To test this new technique, the Midnight Scan Club (MSC) dataset </w: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 </w:instrText>
      </w:r>
      <w:r w:rsidR="005A583B">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DATA </w:instrText>
      </w:r>
      <w:r w:rsidR="005A583B">
        <w:rPr>
          <w:color w:val="000000"/>
          <w:sz w:val="22"/>
          <w:szCs w:val="22"/>
        </w:rPr>
      </w:r>
      <w:r w:rsidR="005A583B">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5A583B">
        <w:rPr>
          <w:noProof/>
          <w:color w:val="000000"/>
          <w:sz w:val="22"/>
          <w:szCs w:val="22"/>
        </w:rPr>
        <w:t>(Gordon, et al., 2017)</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 xml:space="preserve">was obtained from the </w:t>
      </w:r>
      <w:proofErr w:type="spellStart"/>
      <w:r w:rsidRPr="007507BA">
        <w:rPr>
          <w:color w:val="000000"/>
          <w:sz w:val="22"/>
          <w:szCs w:val="22"/>
        </w:rPr>
        <w:t>OpenfMRI</w:t>
      </w:r>
      <w:proofErr w:type="spellEnd"/>
      <w:r w:rsidRPr="007507BA">
        <w:rPr>
          <w:color w:val="000000"/>
          <w:sz w:val="22"/>
          <w:szCs w:val="22"/>
        </w:rPr>
        <w:t xml:space="preserve"> database (</w:t>
      </w:r>
      <w:del w:id="30" w:author="Micaela Chan" w:date="2019-12-10T14:25:00Z">
        <w:r w:rsidRPr="007507BA" w:rsidDel="00697DFC">
          <w:rPr>
            <w:color w:val="000000"/>
            <w:sz w:val="22"/>
            <w:szCs w:val="22"/>
          </w:rPr>
          <w:delText xml:space="preserve">accession number </w:delText>
        </w:r>
      </w:del>
      <w:r w:rsidRPr="007507BA">
        <w:rPr>
          <w:color w:val="000000"/>
          <w:sz w:val="22"/>
          <w:szCs w:val="22"/>
        </w:rPr>
        <w:t xml:space="preserve">ds000224). This dataset was chosen because MSC has adequate </w:t>
      </w:r>
      <w:proofErr w:type="spellStart"/>
      <w:r w:rsidRPr="007507BA">
        <w:rPr>
          <w:color w:val="000000"/>
          <w:sz w:val="22"/>
          <w:szCs w:val="22"/>
        </w:rPr>
        <w:t>rsfMRI</w:t>
      </w:r>
      <w:proofErr w:type="spellEnd"/>
      <w:r w:rsidRPr="007507BA">
        <w:rPr>
          <w:color w:val="000000"/>
          <w:sz w:val="22"/>
          <w:szCs w:val="22"/>
        </w:rPr>
        <w:t xml:space="preserve"> data to produce individualized parcellation (i.e., 30 min </w:t>
      </w:r>
      <w:r w:rsidR="00E217AE">
        <w:rPr>
          <w:color w:val="000000"/>
          <w:sz w:val="22"/>
          <w:szCs w:val="22"/>
        </w:rPr>
        <w:sym w:font="Symbol" w:char="F0B4"/>
      </w:r>
      <w:r w:rsidRPr="007507BA">
        <w:rPr>
          <w:color w:val="000000"/>
          <w:sz w:val="22"/>
          <w:szCs w:val="22"/>
        </w:rPr>
        <w:t xml:space="preserve"> 10 sessions</w:t>
      </w:r>
      <w:ins w:id="31" w:author="tony han" w:date="2019-12-10T18:20:00Z">
        <w:r w:rsidR="00540F01">
          <w:rPr>
            <w:color w:val="000000"/>
            <w:sz w:val="22"/>
            <w:szCs w:val="22"/>
          </w:rPr>
          <w:t xml:space="preserve"> </w:t>
        </w:r>
      </w:ins>
      <w:ins w:id="32" w:author="tony han" w:date="2019-12-10T18:24:00Z">
        <w:r w:rsidR="00413B5C">
          <w:rPr>
            <w:color w:val="000000"/>
            <w:sz w:val="22"/>
            <w:szCs w:val="22"/>
          </w:rPr>
          <w:t>in</w:t>
        </w:r>
      </w:ins>
      <w:ins w:id="33" w:author="tony han" w:date="2019-12-10T18:20:00Z">
        <w:r w:rsidR="00540F01">
          <w:rPr>
            <w:color w:val="000000"/>
            <w:sz w:val="22"/>
            <w:szCs w:val="22"/>
          </w:rPr>
          <w:t xml:space="preserve"> each </w:t>
        </w:r>
        <w:r w:rsidR="00973A31" w:rsidRPr="00973A31">
          <w:rPr>
            <w:color w:val="000000"/>
            <w:sz w:val="22"/>
            <w:szCs w:val="22"/>
          </w:rPr>
          <w:t>participant</w:t>
        </w:r>
      </w:ins>
      <w:r w:rsidRPr="007507BA">
        <w:rPr>
          <w:color w:val="000000"/>
          <w:sz w:val="22"/>
          <w:szCs w:val="22"/>
        </w:rPr>
        <w:t xml:space="preserve">). Individual-specific functional parcellation was available for each participant </w: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 </w:instrText>
      </w:r>
      <w:r w:rsidR="005A583B">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DATA </w:instrText>
      </w:r>
      <w:r w:rsidR="005A583B">
        <w:rPr>
          <w:color w:val="000000"/>
          <w:sz w:val="22"/>
          <w:szCs w:val="22"/>
        </w:rPr>
      </w:r>
      <w:r w:rsidR="005A583B">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5A583B">
        <w:rPr>
          <w:noProof/>
          <w:color w:val="000000"/>
          <w:sz w:val="22"/>
          <w:szCs w:val="22"/>
        </w:rPr>
        <w:t>(Gordon, et al., 2017)</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 xml:space="preserve">and the functional connectivity between two regions was computed by the Fisher’s </w:t>
      </w:r>
      <w:r w:rsidR="00E217AE">
        <w:rPr>
          <w:i/>
          <w:color w:val="000000"/>
          <w:sz w:val="22"/>
          <w:szCs w:val="22"/>
        </w:rPr>
        <w:t>Z</w:t>
      </w:r>
      <w:r w:rsidRPr="007507BA">
        <w:rPr>
          <w:color w:val="000000"/>
          <w:sz w:val="22"/>
          <w:szCs w:val="22"/>
        </w:rPr>
        <w:t xml:space="preserve">-transformed correlation of their BOLD signals. Thus, the whole-brain functional connectivity of each session of each participant can be represented by a symmetric, region-by-region connectivity matrix. From the original MSC data, </w:t>
      </w:r>
      <w:del w:id="34" w:author="tony han" w:date="2019-12-10T18:35:00Z">
        <w:r w:rsidRPr="007507BA" w:rsidDel="00370B43">
          <w:rPr>
            <w:color w:val="000000"/>
            <w:sz w:val="22"/>
            <w:szCs w:val="22"/>
          </w:rPr>
          <w:delText xml:space="preserve">only </w:delText>
        </w:r>
      </w:del>
      <w:r w:rsidRPr="007507BA">
        <w:rPr>
          <w:color w:val="000000"/>
          <w:sz w:val="22"/>
          <w:szCs w:val="22"/>
        </w:rPr>
        <w:t>four sessions for each participant were selected</w:t>
      </w:r>
      <w:ins w:id="35" w:author="tony han" w:date="2019-12-10T18:35:00Z">
        <w:r w:rsidR="00370B43">
          <w:rPr>
            <w:color w:val="000000"/>
            <w:sz w:val="22"/>
            <w:szCs w:val="22"/>
          </w:rPr>
          <w:t xml:space="preserve"> for the analysis</w:t>
        </w:r>
        <w:r w:rsidR="00F44419">
          <w:rPr>
            <w:color w:val="000000"/>
            <w:sz w:val="22"/>
            <w:szCs w:val="22"/>
          </w:rPr>
          <w:t xml:space="preserve"> (session</w:t>
        </w:r>
      </w:ins>
      <w:ins w:id="36" w:author="tony han" w:date="2019-12-10T18:36:00Z">
        <w:r w:rsidR="005A3B25">
          <w:rPr>
            <w:color w:val="000000"/>
            <w:sz w:val="22"/>
            <w:szCs w:val="22"/>
          </w:rPr>
          <w:t>s</w:t>
        </w:r>
      </w:ins>
      <w:ins w:id="37" w:author="tony han" w:date="2019-12-10T18:35:00Z">
        <w:r w:rsidR="00F44419">
          <w:rPr>
            <w:color w:val="000000"/>
            <w:sz w:val="22"/>
            <w:szCs w:val="22"/>
          </w:rPr>
          <w:t xml:space="preserve"> 1</w:t>
        </w:r>
      </w:ins>
      <w:ins w:id="38" w:author="tony han" w:date="2019-12-10T18:36:00Z">
        <w:r w:rsidR="00F44419">
          <w:rPr>
            <w:color w:val="000000"/>
            <w:sz w:val="22"/>
            <w:szCs w:val="22"/>
          </w:rPr>
          <w:t xml:space="preserve"> – 4</w:t>
        </w:r>
      </w:ins>
      <w:ins w:id="39" w:author="tony han" w:date="2019-12-10T18:35:00Z">
        <w:r w:rsidR="00F44419">
          <w:rPr>
            <w:color w:val="000000"/>
            <w:sz w:val="22"/>
            <w:szCs w:val="22"/>
          </w:rPr>
          <w:t>)</w:t>
        </w:r>
      </w:ins>
      <w:r w:rsidRPr="007507BA">
        <w:rPr>
          <w:color w:val="000000"/>
          <w:sz w:val="22"/>
          <w:szCs w:val="22"/>
        </w:rPr>
        <w:t xml:space="preserve">. For Sessions 2 and 4, the connectivity of three types of edges was </w:t>
      </w:r>
      <w:del w:id="40" w:author="Micaela Chan" w:date="2019-12-10T12:33:00Z">
        <w:r w:rsidRPr="007507BA" w:rsidDel="0038518D">
          <w:rPr>
            <w:color w:val="000000"/>
            <w:sz w:val="22"/>
            <w:szCs w:val="22"/>
          </w:rPr>
          <w:delText xml:space="preserve">decreased </w:delText>
        </w:r>
      </w:del>
      <w:ins w:id="41" w:author="Micaela Chan" w:date="2019-12-10T12:33:00Z">
        <w:r w:rsidR="0038518D">
          <w:rPr>
            <w:color w:val="000000"/>
            <w:sz w:val="22"/>
            <w:szCs w:val="22"/>
          </w:rPr>
          <w:t>manipulated</w:t>
        </w:r>
        <w:r w:rsidR="0038518D" w:rsidRPr="007507BA">
          <w:rPr>
            <w:color w:val="000000"/>
            <w:sz w:val="22"/>
            <w:szCs w:val="22"/>
          </w:rPr>
          <w:t xml:space="preserve"> </w:t>
        </w:r>
      </w:ins>
      <w:del w:id="42" w:author="Micaela Chan" w:date="2019-12-10T12:33:00Z">
        <w:r w:rsidRPr="007507BA" w:rsidDel="0038518D">
          <w:rPr>
            <w:color w:val="000000"/>
            <w:sz w:val="22"/>
            <w:szCs w:val="22"/>
          </w:rPr>
          <w:delText xml:space="preserve">by half </w:delText>
        </w:r>
      </w:del>
      <w:r w:rsidRPr="007507BA">
        <w:rPr>
          <w:color w:val="000000"/>
          <w:sz w:val="22"/>
          <w:szCs w:val="22"/>
        </w:rPr>
        <w:t xml:space="preserve">to simulate </w:t>
      </w:r>
      <w:del w:id="43" w:author="Micaela Chan" w:date="2019-12-10T12:33:00Z">
        <w:r w:rsidRPr="007507BA" w:rsidDel="0038518D">
          <w:rPr>
            <w:color w:val="000000"/>
            <w:sz w:val="22"/>
            <w:szCs w:val="22"/>
          </w:rPr>
          <w:delText>an inhibitory effect of connectivity</w:delText>
        </w:r>
      </w:del>
      <w:ins w:id="44" w:author="Micaela Chan" w:date="2019-12-10T12:33:00Z">
        <w:r w:rsidR="0038518D">
          <w:rPr>
            <w:color w:val="000000"/>
            <w:sz w:val="22"/>
            <w:szCs w:val="22"/>
          </w:rPr>
          <w:t xml:space="preserve">commonly observed changes in </w:t>
        </w:r>
      </w:ins>
      <w:ins w:id="45" w:author="Phillip Agres" w:date="2019-12-10T15:01:00Z">
        <w:r w:rsidR="00417244">
          <w:rPr>
            <w:color w:val="000000"/>
            <w:sz w:val="22"/>
            <w:szCs w:val="22"/>
          </w:rPr>
          <w:t xml:space="preserve">functional brain </w:t>
        </w:r>
      </w:ins>
      <w:ins w:id="46" w:author="Micaela Chan" w:date="2019-12-10T12:33:00Z">
        <w:r w:rsidR="0038518D">
          <w:rPr>
            <w:color w:val="000000"/>
            <w:sz w:val="22"/>
            <w:szCs w:val="22"/>
          </w:rPr>
          <w:t>networks</w:t>
        </w:r>
      </w:ins>
      <w:r w:rsidRPr="007507BA">
        <w:rPr>
          <w:color w:val="000000"/>
          <w:sz w:val="22"/>
          <w:szCs w:val="22"/>
        </w:rPr>
        <w:t xml:space="preserve">: </w:t>
      </w:r>
      <w:del w:id="47" w:author="Micaela Chan" w:date="2019-12-10T12:33:00Z">
        <w:r w:rsidRPr="007507BA" w:rsidDel="00EB6092">
          <w:rPr>
            <w:color w:val="000000"/>
            <w:sz w:val="22"/>
            <w:szCs w:val="22"/>
          </w:rPr>
          <w:delText xml:space="preserve">edges </w:delText>
        </w:r>
      </w:del>
      <w:r w:rsidRPr="007507BA">
        <w:rPr>
          <w:color w:val="000000"/>
          <w:sz w:val="22"/>
          <w:szCs w:val="22"/>
        </w:rPr>
        <w:t xml:space="preserve">(1) </w:t>
      </w:r>
      <w:ins w:id="48" w:author="Micaela Chan" w:date="2019-12-10T12:33:00Z">
        <w:r w:rsidR="00EB6092">
          <w:rPr>
            <w:color w:val="000000"/>
            <w:sz w:val="22"/>
            <w:szCs w:val="22"/>
          </w:rPr>
          <w:t>dec</w:t>
        </w:r>
      </w:ins>
      <w:ins w:id="49" w:author="Micaela Chan" w:date="2019-12-10T12:34:00Z">
        <w:r w:rsidR="00EB6092">
          <w:rPr>
            <w:color w:val="000000"/>
            <w:sz w:val="22"/>
            <w:szCs w:val="22"/>
          </w:rPr>
          <w:t>rease</w:t>
        </w:r>
      </w:ins>
      <w:ins w:id="50" w:author="Phillip Agres" w:date="2019-12-10T15:01:00Z">
        <w:r w:rsidR="00417244">
          <w:rPr>
            <w:color w:val="000000"/>
            <w:sz w:val="22"/>
            <w:szCs w:val="22"/>
          </w:rPr>
          <w:t>s</w:t>
        </w:r>
      </w:ins>
      <w:ins w:id="51" w:author="Micaela Chan" w:date="2019-12-10T12:34:00Z">
        <w:del w:id="52" w:author="Phillip Agres" w:date="2019-12-10T15:01:00Z">
          <w:r w:rsidR="00EB6092" w:rsidDel="00417244">
            <w:rPr>
              <w:color w:val="000000"/>
              <w:sz w:val="22"/>
              <w:szCs w:val="22"/>
            </w:rPr>
            <w:delText>d</w:delText>
          </w:r>
        </w:del>
        <w:r w:rsidR="00EB6092">
          <w:rPr>
            <w:color w:val="000000"/>
            <w:sz w:val="22"/>
            <w:szCs w:val="22"/>
          </w:rPr>
          <w:t xml:space="preserve"> </w:t>
        </w:r>
      </w:ins>
      <w:r w:rsidRPr="007507BA">
        <w:rPr>
          <w:color w:val="000000"/>
          <w:sz w:val="22"/>
          <w:szCs w:val="22"/>
        </w:rPr>
        <w:t>within the default mode network (DMN)</w:t>
      </w:r>
      <w:ins w:id="53" w:author="如淇 游" w:date="2019-12-11T14:43:00Z">
        <w:r w:rsidR="00AD45AB">
          <w:rPr>
            <w:color w:val="000000"/>
            <w:sz w:val="22"/>
            <w:szCs w:val="22"/>
          </w:rPr>
          <w:t xml:space="preserve"> and</w:t>
        </w:r>
      </w:ins>
      <w:del w:id="54" w:author="如淇 游" w:date="2019-12-11T14:42:00Z">
        <w:r w:rsidRPr="007507BA" w:rsidDel="00AD45AB">
          <w:rPr>
            <w:color w:val="000000"/>
            <w:sz w:val="22"/>
            <w:szCs w:val="22"/>
          </w:rPr>
          <w:delText xml:space="preserve">, </w:delText>
        </w:r>
      </w:del>
      <w:ins w:id="55" w:author="Phillip Agres" w:date="2019-12-10T15:01:00Z">
        <w:del w:id="56" w:author="如淇 游" w:date="2019-12-11T14:42:00Z">
          <w:r w:rsidR="00417244" w:rsidDel="00AD45AB">
            <w:rPr>
              <w:color w:val="000000"/>
              <w:sz w:val="22"/>
              <w:szCs w:val="22"/>
            </w:rPr>
            <w:delText>&amp;</w:delText>
          </w:r>
        </w:del>
        <w:r w:rsidR="00417244">
          <w:rPr>
            <w:color w:val="000000"/>
            <w:sz w:val="22"/>
            <w:szCs w:val="22"/>
          </w:rPr>
          <w:t xml:space="preserve"> </w:t>
        </w:r>
      </w:ins>
      <w:r w:rsidRPr="007507BA">
        <w:rPr>
          <w:color w:val="000000"/>
          <w:sz w:val="22"/>
          <w:szCs w:val="22"/>
        </w:rPr>
        <w:t xml:space="preserve">(2) </w:t>
      </w:r>
      <w:ins w:id="57" w:author="Micaela Chan" w:date="2019-12-10T12:34:00Z">
        <w:r w:rsidR="00EB6092">
          <w:rPr>
            <w:color w:val="000000"/>
            <w:sz w:val="22"/>
            <w:szCs w:val="22"/>
          </w:rPr>
          <w:t>increase</w:t>
        </w:r>
      </w:ins>
      <w:ins w:id="58" w:author="Phillip Agres" w:date="2019-12-10T15:01:00Z">
        <w:r w:rsidR="00417244">
          <w:rPr>
            <w:color w:val="000000"/>
            <w:sz w:val="22"/>
            <w:szCs w:val="22"/>
          </w:rPr>
          <w:t>s</w:t>
        </w:r>
      </w:ins>
      <w:ins w:id="59" w:author="Micaela Chan" w:date="2019-12-10T12:34:00Z">
        <w:del w:id="60" w:author="Phillip Agres" w:date="2019-12-10T15:01:00Z">
          <w:r w:rsidR="00EB6092" w:rsidDel="00417244">
            <w:rPr>
              <w:color w:val="000000"/>
              <w:sz w:val="22"/>
              <w:szCs w:val="22"/>
            </w:rPr>
            <w:delText>d</w:delText>
          </w:r>
        </w:del>
        <w:r w:rsidR="00EB6092">
          <w:rPr>
            <w:color w:val="000000"/>
            <w:sz w:val="22"/>
            <w:szCs w:val="22"/>
          </w:rPr>
          <w:t xml:space="preserve"> </w:t>
        </w:r>
      </w:ins>
      <w:r w:rsidRPr="007507BA">
        <w:rPr>
          <w:color w:val="000000"/>
          <w:sz w:val="22"/>
          <w:szCs w:val="22"/>
        </w:rPr>
        <w:t xml:space="preserve">between DMN and the frontoparietal network (FPN), and </w:t>
      </w:r>
      <w:del w:id="61" w:author="Micaela Chan" w:date="2019-12-10T12:34:00Z">
        <w:r w:rsidRPr="007507BA" w:rsidDel="00EB6092">
          <w:rPr>
            <w:color w:val="000000"/>
            <w:sz w:val="22"/>
            <w:szCs w:val="22"/>
          </w:rPr>
          <w:delText xml:space="preserve">(3) </w:delText>
        </w:r>
      </w:del>
      <w:r w:rsidRPr="007507BA">
        <w:rPr>
          <w:color w:val="000000"/>
          <w:sz w:val="22"/>
          <w:szCs w:val="22"/>
        </w:rPr>
        <w:t xml:space="preserve">between </w:t>
      </w:r>
      <w:ins w:id="62" w:author="如淇 游" w:date="2019-12-11T14:43:00Z">
        <w:r w:rsidR="00AD45AB">
          <w:rPr>
            <w:color w:val="000000"/>
            <w:sz w:val="22"/>
            <w:szCs w:val="22"/>
          </w:rPr>
          <w:t xml:space="preserve">the </w:t>
        </w:r>
      </w:ins>
      <w:r w:rsidRPr="007507BA">
        <w:rPr>
          <w:color w:val="000000"/>
          <w:sz w:val="22"/>
          <w:szCs w:val="22"/>
        </w:rPr>
        <w:t>DMN and the dorsal attention network (DAN).</w:t>
      </w:r>
      <w:ins w:id="63" w:author="Micaela Chan" w:date="2019-12-10T12:34:00Z">
        <w:r w:rsidR="00EB6092">
          <w:rPr>
            <w:color w:val="000000"/>
            <w:sz w:val="22"/>
            <w:szCs w:val="22"/>
          </w:rPr>
          <w:t xml:space="preserve"> Simulations of changes were restricted to </w:t>
        </w:r>
        <w:del w:id="64" w:author="Phillip Agres" w:date="2019-12-10T15:02:00Z">
          <w:r w:rsidR="00EB6092" w:rsidDel="00417244">
            <w:rPr>
              <w:color w:val="000000"/>
              <w:sz w:val="22"/>
              <w:szCs w:val="22"/>
            </w:rPr>
            <w:delText>few</w:delText>
          </w:r>
        </w:del>
      </w:ins>
      <w:ins w:id="65" w:author="Phillip Agres" w:date="2019-12-10T15:02:00Z">
        <w:r w:rsidR="00417244">
          <w:rPr>
            <w:color w:val="000000"/>
            <w:sz w:val="22"/>
            <w:szCs w:val="22"/>
          </w:rPr>
          <w:t>specific</w:t>
        </w:r>
      </w:ins>
      <w:ins w:id="66" w:author="Micaela Chan" w:date="2019-12-10T12:34:00Z">
        <w:r w:rsidR="00EB6092">
          <w:rPr>
            <w:color w:val="000000"/>
            <w:sz w:val="22"/>
            <w:szCs w:val="22"/>
          </w:rPr>
          <w:t xml:space="preserve"> networks to test whether the method could reveal where </w:t>
        </w:r>
        <w:del w:id="67" w:author="Phillip Agres" w:date="2019-12-10T15:03:00Z">
          <w:r w:rsidR="00EB6092" w:rsidDel="00417244">
            <w:rPr>
              <w:color w:val="000000"/>
              <w:sz w:val="22"/>
              <w:szCs w:val="22"/>
            </w:rPr>
            <w:delText>changes between session are located.</w:delText>
          </w:r>
        </w:del>
      </w:ins>
      <w:ins w:id="68" w:author="Phillip Agres" w:date="2019-12-10T15:03:00Z">
        <w:r w:rsidR="00417244">
          <w:rPr>
            <w:color w:val="000000"/>
            <w:sz w:val="22"/>
            <w:szCs w:val="22"/>
          </w:rPr>
          <w:t>between-s</w:t>
        </w:r>
      </w:ins>
      <w:ins w:id="69" w:author="Phillip Agres" w:date="2019-12-10T15:04:00Z">
        <w:r w:rsidR="00417244">
          <w:rPr>
            <w:color w:val="000000"/>
            <w:sz w:val="22"/>
            <w:szCs w:val="22"/>
          </w:rPr>
          <w:t>ession changes are located.</w:t>
        </w:r>
      </w:ins>
    </w:p>
    <w:p w14:paraId="24BACC45" w14:textId="77777777" w:rsidR="007507BA" w:rsidRPr="007507BA" w:rsidRDefault="007507BA" w:rsidP="007507BA">
      <w:pPr>
        <w:rPr>
          <w:color w:val="000000"/>
          <w:sz w:val="22"/>
          <w:szCs w:val="22"/>
        </w:rPr>
      </w:pPr>
    </w:p>
    <w:p w14:paraId="5416C382" w14:textId="77777777" w:rsidR="007507BA" w:rsidRPr="007507BA" w:rsidRDefault="007507BA" w:rsidP="007507BA">
      <w:r w:rsidRPr="007507BA">
        <w:rPr>
          <w:b/>
          <w:bCs/>
          <w:color w:val="000000"/>
          <w:sz w:val="22"/>
          <w:szCs w:val="22"/>
        </w:rPr>
        <w:t>Results</w:t>
      </w:r>
    </w:p>
    <w:p w14:paraId="08572660" w14:textId="405164F9" w:rsidR="007507BA" w:rsidRDefault="007507BA" w:rsidP="007507BA">
      <w:pPr>
        <w:rPr>
          <w:color w:val="000000"/>
          <w:sz w:val="22"/>
          <w:szCs w:val="22"/>
        </w:rPr>
      </w:pPr>
      <w:r w:rsidRPr="007507BA">
        <w:rPr>
          <w:color w:val="000000"/>
          <w:sz w:val="22"/>
          <w:szCs w:val="22"/>
        </w:rPr>
        <w:t xml:space="preserve">This new multivariate approach to analyzing the MSC data table showed that </w:t>
      </w:r>
      <w:del w:id="70" w:author="Phillip Agres" w:date="2019-12-10T15:04:00Z">
        <w:r w:rsidRPr="007507BA" w:rsidDel="00DA0756">
          <w:rPr>
            <w:color w:val="000000"/>
            <w:sz w:val="22"/>
            <w:szCs w:val="22"/>
          </w:rPr>
          <w:delText xml:space="preserve">the </w:delText>
        </w:r>
      </w:del>
      <w:r w:rsidRPr="007507BA">
        <w:rPr>
          <w:color w:val="000000"/>
          <w:sz w:val="22"/>
          <w:szCs w:val="22"/>
        </w:rPr>
        <w:t xml:space="preserve">simulated sessions (2 &amp; 4) are separated from </w:t>
      </w:r>
      <w:del w:id="71" w:author="Phillip Agres" w:date="2019-12-10T15:04:00Z">
        <w:r w:rsidRPr="007507BA" w:rsidDel="00DA0756">
          <w:rPr>
            <w:color w:val="000000"/>
            <w:sz w:val="22"/>
            <w:szCs w:val="22"/>
          </w:rPr>
          <w:delText xml:space="preserve">the </w:delText>
        </w:r>
      </w:del>
      <w:r w:rsidRPr="007507BA">
        <w:rPr>
          <w:color w:val="000000"/>
          <w:sz w:val="22"/>
          <w:szCs w:val="22"/>
        </w:rPr>
        <w:t>non-simulated ones (1 &amp; 3) on the first component (</w:t>
      </w:r>
      <w:r w:rsidRPr="00F55C8A">
        <w:rPr>
          <w:bCs/>
          <w:color w:val="000000"/>
          <w:sz w:val="22"/>
          <w:szCs w:val="22"/>
        </w:rPr>
        <w:t>Fig. 2A</w:t>
      </w:r>
      <w:r w:rsidRPr="007507BA">
        <w:rPr>
          <w:color w:val="000000"/>
          <w:sz w:val="22"/>
          <w:szCs w:val="22"/>
        </w:rPr>
        <w:t>)</w:t>
      </w:r>
      <w:ins w:id="72" w:author="Phillip Agres" w:date="2019-12-10T15:04:00Z">
        <w:r w:rsidR="00BA392A">
          <w:rPr>
            <w:color w:val="000000"/>
            <w:sz w:val="22"/>
            <w:szCs w:val="22"/>
          </w:rPr>
          <w:t>.</w:t>
        </w:r>
      </w:ins>
      <w:del w:id="73" w:author="Phillip Agres" w:date="2019-12-10T15:04:00Z">
        <w:r w:rsidRPr="007507BA" w:rsidDel="00BA392A">
          <w:rPr>
            <w:color w:val="000000"/>
            <w:sz w:val="22"/>
            <w:szCs w:val="22"/>
          </w:rPr>
          <w:delText>,</w:delText>
        </w:r>
      </w:del>
      <w:r w:rsidRPr="007507BA">
        <w:rPr>
          <w:color w:val="000000"/>
          <w:sz w:val="22"/>
          <w:szCs w:val="22"/>
        </w:rPr>
        <w:t xml:space="preserve"> </w:t>
      </w:r>
      <w:del w:id="74" w:author="Phillip Agres" w:date="2019-12-10T15:04:00Z">
        <w:r w:rsidRPr="007507BA" w:rsidDel="00BA392A">
          <w:rPr>
            <w:color w:val="000000"/>
            <w:sz w:val="22"/>
            <w:szCs w:val="22"/>
          </w:rPr>
          <w:delText>and this</w:delText>
        </w:r>
      </w:del>
      <w:ins w:id="75" w:author="Phillip Agres" w:date="2019-12-10T15:04:00Z">
        <w:r w:rsidR="00BA392A">
          <w:rPr>
            <w:color w:val="000000"/>
            <w:sz w:val="22"/>
            <w:szCs w:val="22"/>
          </w:rPr>
          <w:t>This</w:t>
        </w:r>
      </w:ins>
      <w:r w:rsidRPr="007507BA">
        <w:rPr>
          <w:color w:val="000000"/>
          <w:sz w:val="22"/>
          <w:szCs w:val="22"/>
        </w:rPr>
        <w:t xml:space="preserve"> separation is driven by the within DMN connectivity and several other between-network edges, including edges between DMN and </w:t>
      </w:r>
      <w:del w:id="76" w:author="Micaela Chan" w:date="2019-12-10T14:23:00Z">
        <w:r w:rsidRPr="007507BA" w:rsidDel="00FC65B6">
          <w:rPr>
            <w:color w:val="000000"/>
            <w:sz w:val="22"/>
            <w:szCs w:val="22"/>
          </w:rPr>
          <w:delText xml:space="preserve">DAN </w:delText>
        </w:r>
      </w:del>
      <w:ins w:id="77" w:author="Micaela Chan" w:date="2019-12-10T14:23:00Z">
        <w:r w:rsidR="00FC65B6">
          <w:rPr>
            <w:color w:val="000000"/>
            <w:sz w:val="22"/>
            <w:szCs w:val="22"/>
          </w:rPr>
          <w:t>FPN</w:t>
        </w:r>
        <w:r w:rsidR="00FC65B6" w:rsidRPr="007507BA">
          <w:rPr>
            <w:color w:val="000000"/>
            <w:sz w:val="22"/>
            <w:szCs w:val="22"/>
          </w:rPr>
          <w:t xml:space="preserve"> </w:t>
        </w:r>
      </w:ins>
      <w:r w:rsidRPr="007507BA">
        <w:rPr>
          <w:color w:val="000000"/>
          <w:sz w:val="22"/>
          <w:szCs w:val="22"/>
        </w:rPr>
        <w:t>(</w:t>
      </w:r>
      <w:r w:rsidRPr="00F55C8A">
        <w:rPr>
          <w:bCs/>
          <w:color w:val="000000"/>
          <w:sz w:val="22"/>
          <w:szCs w:val="22"/>
        </w:rPr>
        <w:t>Fig. 2B</w:t>
      </w:r>
      <w:r w:rsidRPr="007507BA">
        <w:rPr>
          <w:color w:val="000000"/>
          <w:sz w:val="22"/>
          <w:szCs w:val="22"/>
        </w:rPr>
        <w:t>). </w:t>
      </w:r>
    </w:p>
    <w:p w14:paraId="1EBEBD93" w14:textId="167B7C15" w:rsidR="008A6F36" w:rsidRDefault="008A6F36" w:rsidP="007507BA">
      <w:pPr>
        <w:rPr>
          <w:color w:val="000000"/>
          <w:sz w:val="22"/>
          <w:szCs w:val="22"/>
        </w:rPr>
      </w:pPr>
    </w:p>
    <w:p w14:paraId="1A53F6A4" w14:textId="3638AE43" w:rsidR="008A6F36" w:rsidRDefault="00FC65B6" w:rsidP="00F15AA4">
      <w:pPr>
        <w:jc w:val="center"/>
      </w:pPr>
      <w:ins w:id="78" w:author="Micaela Chan" w:date="2019-12-10T14:21:00Z">
        <w:r>
          <w:rPr>
            <w:noProof/>
            <w:color w:val="000000"/>
            <w:sz w:val="22"/>
            <w:szCs w:val="22"/>
          </w:rPr>
          <w:lastRenderedPageBreak/>
          <w:drawing>
            <wp:inline distT="0" distB="0" distL="0" distR="0" wp14:anchorId="37821396" wp14:editId="29DA1CA8">
              <wp:extent cx="5943600" cy="17830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_nonTM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ins>
      <w:del w:id="79" w:author="Micaela Chan" w:date="2019-12-10T14:21:00Z">
        <w:r w:rsidR="008A6F36" w:rsidDel="00FC65B6">
          <w:rPr>
            <w:noProof/>
            <w:color w:val="000000"/>
            <w:sz w:val="22"/>
            <w:szCs w:val="22"/>
          </w:rPr>
          <w:drawing>
            <wp:inline distT="0" distB="0" distL="0" distR="0" wp14:anchorId="27E51316" wp14:editId="3E53FB72">
              <wp:extent cx="5935980" cy="17830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5980" cy="1783080"/>
                      </a:xfrm>
                      <a:prstGeom prst="rect">
                        <a:avLst/>
                      </a:prstGeom>
                      <a:noFill/>
                      <a:ln>
                        <a:noFill/>
                      </a:ln>
                    </pic:spPr>
                  </pic:pic>
                </a:graphicData>
              </a:graphic>
            </wp:inline>
          </w:drawing>
        </w:r>
      </w:del>
    </w:p>
    <w:p w14:paraId="7846A9B0" w14:textId="7BC56E38" w:rsidR="00F15AA4" w:rsidRPr="00F15AA4" w:rsidRDefault="00F15AA4" w:rsidP="00F15AA4">
      <w:pPr>
        <w:jc w:val="center"/>
        <w:rPr>
          <w:b/>
        </w:rPr>
      </w:pPr>
      <w:r w:rsidRPr="00F15AA4">
        <w:rPr>
          <w:b/>
        </w:rPr>
        <w:t>Fig. 2</w:t>
      </w:r>
    </w:p>
    <w:p w14:paraId="1267E3AE" w14:textId="77777777" w:rsidR="007507BA" w:rsidRPr="007507BA" w:rsidRDefault="007507BA" w:rsidP="007507BA"/>
    <w:p w14:paraId="3EF5C681" w14:textId="35BB874C" w:rsidR="007507BA" w:rsidRPr="007507BA" w:rsidRDefault="007507BA" w:rsidP="007507BA">
      <w:pPr>
        <w:pStyle w:val="NormalWeb"/>
        <w:spacing w:before="0" w:beforeAutospacing="0" w:after="0" w:afterAutospacing="0"/>
      </w:pPr>
      <w:r w:rsidRPr="007507BA">
        <w:rPr>
          <w:color w:val="000000"/>
          <w:sz w:val="22"/>
          <w:szCs w:val="22"/>
        </w:rPr>
        <w:t xml:space="preserve">A comparison analysis was conducted using </w:t>
      </w:r>
      <w:proofErr w:type="spellStart"/>
      <w:r w:rsidRPr="007507BA">
        <w:rPr>
          <w:color w:val="000000"/>
          <w:sz w:val="22"/>
          <w:szCs w:val="22"/>
        </w:rPr>
        <w:t>DiSTATIS</w:t>
      </w:r>
      <w:proofErr w:type="spellEnd"/>
      <w:r w:rsidRPr="007507BA">
        <w:rPr>
          <w:color w:val="000000"/>
          <w:sz w:val="22"/>
          <w:szCs w:val="22"/>
        </w:rPr>
        <w:t xml:space="preserve">, where data were mapped to a shared template </w:t>
      </w:r>
      <w:r w:rsidRPr="007507BA">
        <w:rPr>
          <w:color w:val="000000"/>
          <w:sz w:val="22"/>
          <w:szCs w:val="22"/>
        </w:rPr>
        <w:fldChar w:fldCharType="begin"/>
      </w:r>
      <w:r w:rsidR="005A583B">
        <w:rPr>
          <w:color w:val="000000"/>
          <w:sz w:val="22"/>
          <w:szCs w:val="22"/>
        </w:rPr>
        <w:instrText xml:space="preserve"> ADDIN EN.CITE &lt;EndNote&gt;&lt;Cite&gt;&lt;Author&gt;Gordon&lt;/Author&gt;&lt;Year&gt;2016&lt;/Year&gt;&lt;RecNum&gt;5&lt;/RecNum&gt;&lt;DisplayText&gt;(Gordon, et al., 2016)&lt;/DisplayText&gt;&lt;record&gt;&lt;rec-number&gt;5&lt;/rec-number&gt;&lt;foreign-keys&gt;&lt;key app="EN" db-id="dsxs0ts9otwsz6e9xarxrd9l5e5vraxpvvsf" timestamp="1575481820"&gt;5&lt;/key&gt;&lt;/foreign-keys&gt;&lt;ref-type name="Journal Article"&gt;17&lt;/ref-type&gt;&lt;contributors&gt;&lt;authors&gt;&lt;author&gt;Gordon, Evan M.&lt;/author&gt;&lt;author&gt;Laumann, Timothy O.&lt;/author&gt;&lt;author&gt;Adeyemo, Babatunde&lt;/author&gt;&lt;author&gt;Huckins, Jeremy F.&lt;/author&gt;&lt;author&gt;Kelley, William M.&lt;/author&gt;&lt;author&gt;Petersen, Steven E.&lt;/author&gt;&lt;/authors&gt;&lt;/contributors&gt;&lt;titles&gt;&lt;title&gt;Generation and Evaluation of a Cortical Area Parcellation from Resting-State Correlations&lt;/title&gt;&lt;secondary-title&gt;Cerebral Cortex&lt;/secondary-title&gt;&lt;/titles&gt;&lt;periodical&gt;&lt;full-title&gt;Cerebral Cortex&lt;/full-title&gt;&lt;/periodical&gt;&lt;pages&gt;288-303&lt;/pages&gt;&lt;volume&gt;26&lt;/volume&gt;&lt;number&gt;1&lt;/number&gt;&lt;dates&gt;&lt;year&gt;2016&lt;/year&gt;&lt;/dates&gt;&lt;isbn&gt;1047-3211&lt;/isbn&gt;&lt;urls&gt;&lt;related-urls&gt;&lt;url&gt;https://doi.org/10.1093/cercor/bhu239&lt;/url&gt;&lt;/related-urls&gt;&lt;/urls&gt;&lt;electronic-resource-num&gt;10.1093/cercor/bhu239 %J Cerebral Cortex&lt;/electronic-resource-num&gt;&lt;access-date&gt;12/4/2019&lt;/access-date&gt;&lt;/record&gt;&lt;/Cite&gt;&lt;/EndNote&gt;</w:instrText>
      </w:r>
      <w:r w:rsidRPr="007507BA">
        <w:rPr>
          <w:color w:val="000000"/>
          <w:sz w:val="22"/>
          <w:szCs w:val="22"/>
        </w:rPr>
        <w:fldChar w:fldCharType="separate"/>
      </w:r>
      <w:r w:rsidR="005A583B">
        <w:rPr>
          <w:noProof/>
          <w:color w:val="000000"/>
          <w:sz w:val="22"/>
          <w:szCs w:val="22"/>
        </w:rPr>
        <w:t>(Gordon, et al., 2016)</w:t>
      </w:r>
      <w:r w:rsidRPr="007507BA">
        <w:rPr>
          <w:color w:val="000000"/>
          <w:sz w:val="22"/>
          <w:szCs w:val="22"/>
        </w:rPr>
        <w:fldChar w:fldCharType="end"/>
      </w:r>
      <w:r w:rsidRPr="007507BA">
        <w:rPr>
          <w:color w:val="000000"/>
          <w:sz w:val="22"/>
          <w:szCs w:val="22"/>
        </w:rPr>
        <w:t xml:space="preserve">. </w:t>
      </w:r>
      <w:del w:id="80" w:author="Phillip Agres" w:date="2019-12-10T15:05:00Z">
        <w:r w:rsidRPr="007507BA" w:rsidDel="00706C51">
          <w:rPr>
            <w:color w:val="000000"/>
            <w:sz w:val="22"/>
            <w:szCs w:val="22"/>
          </w:rPr>
          <w:delText xml:space="preserve">While </w:delText>
        </w:r>
      </w:del>
      <w:ins w:id="81" w:author="Phillip Agres" w:date="2019-12-10T15:05:00Z">
        <w:r w:rsidR="00706C51">
          <w:rPr>
            <w:color w:val="000000"/>
            <w:sz w:val="22"/>
            <w:szCs w:val="22"/>
          </w:rPr>
          <w:t>Whereas</w:t>
        </w:r>
        <w:r w:rsidR="00706C51" w:rsidRPr="007507BA">
          <w:rPr>
            <w:color w:val="000000"/>
            <w:sz w:val="22"/>
            <w:szCs w:val="22"/>
          </w:rPr>
          <w:t xml:space="preserve"> </w:t>
        </w:r>
      </w:ins>
      <w:proofErr w:type="spellStart"/>
      <w:r w:rsidRPr="007507BA">
        <w:rPr>
          <w:color w:val="000000"/>
          <w:sz w:val="22"/>
          <w:szCs w:val="22"/>
        </w:rPr>
        <w:t>DiSTATIS</w:t>
      </w:r>
      <w:proofErr w:type="spellEnd"/>
      <w:r w:rsidRPr="007507BA">
        <w:rPr>
          <w:color w:val="000000"/>
          <w:sz w:val="22"/>
          <w:szCs w:val="22"/>
        </w:rPr>
        <w:t xml:space="preserve"> also </w:t>
      </w:r>
      <w:del w:id="82" w:author="Phillip Agres" w:date="2019-12-10T15:05:00Z">
        <w:r w:rsidRPr="007507BA" w:rsidDel="00706C51">
          <w:rPr>
            <w:color w:val="000000"/>
            <w:sz w:val="22"/>
            <w:szCs w:val="22"/>
          </w:rPr>
          <w:delText xml:space="preserve">showed </w:delText>
        </w:r>
      </w:del>
      <w:ins w:id="83" w:author="Phillip Agres" w:date="2019-12-10T15:05:00Z">
        <w:del w:id="84" w:author="tony han" w:date="2019-12-10T18:40:00Z">
          <w:r w:rsidR="00706C51" w:rsidDel="008314C4">
            <w:rPr>
              <w:color w:val="000000"/>
              <w:sz w:val="22"/>
              <w:szCs w:val="22"/>
            </w:rPr>
            <w:delText>revel</w:delText>
          </w:r>
        </w:del>
      </w:ins>
      <w:ins w:id="85" w:author="Phillip Agres" w:date="2019-12-10T15:06:00Z">
        <w:del w:id="86" w:author="tony han" w:date="2019-12-10T18:40:00Z">
          <w:r w:rsidR="00706C51" w:rsidDel="008314C4">
            <w:rPr>
              <w:color w:val="000000"/>
              <w:sz w:val="22"/>
              <w:szCs w:val="22"/>
            </w:rPr>
            <w:delText>aed</w:delText>
          </w:r>
        </w:del>
      </w:ins>
      <w:ins w:id="87" w:author="tony han" w:date="2019-12-10T18:40:00Z">
        <w:r w:rsidR="008314C4">
          <w:rPr>
            <w:color w:val="000000"/>
            <w:sz w:val="22"/>
            <w:szCs w:val="22"/>
          </w:rPr>
          <w:t>revealed</w:t>
        </w:r>
      </w:ins>
      <w:ins w:id="88" w:author="Phillip Agres" w:date="2019-12-10T15:05:00Z">
        <w:r w:rsidR="00706C51" w:rsidRPr="007507BA">
          <w:rPr>
            <w:color w:val="000000"/>
            <w:sz w:val="22"/>
            <w:szCs w:val="22"/>
          </w:rPr>
          <w:t xml:space="preserve"> </w:t>
        </w:r>
      </w:ins>
      <w:r w:rsidRPr="007507BA">
        <w:rPr>
          <w:color w:val="000000"/>
          <w:sz w:val="22"/>
          <w:szCs w:val="22"/>
        </w:rPr>
        <w:t xml:space="preserve">the session effect </w:t>
      </w:r>
      <w:ins w:id="89" w:author="Phillip Agres" w:date="2019-12-10T15:06:00Z">
        <w:r w:rsidR="00706C51">
          <w:rPr>
            <w:color w:val="000000"/>
            <w:sz w:val="22"/>
            <w:szCs w:val="22"/>
          </w:rPr>
          <w:t>with</w:t>
        </w:r>
      </w:ins>
      <w:r w:rsidRPr="007507BA">
        <w:rPr>
          <w:color w:val="000000"/>
          <w:sz w:val="22"/>
          <w:szCs w:val="22"/>
        </w:rPr>
        <w:t>in DMN (</w:t>
      </w:r>
      <w:r w:rsidRPr="00F55C8A">
        <w:rPr>
          <w:bCs/>
          <w:color w:val="000000"/>
          <w:sz w:val="22"/>
          <w:szCs w:val="22"/>
        </w:rPr>
        <w:t>Fig. 2C</w:t>
      </w:r>
      <w:r w:rsidRPr="007507BA">
        <w:rPr>
          <w:color w:val="000000"/>
          <w:sz w:val="22"/>
          <w:szCs w:val="22"/>
        </w:rPr>
        <w:t>), between-network effect</w:t>
      </w:r>
      <w:ins w:id="90" w:author="Phillip Agres" w:date="2019-12-10T15:05:00Z">
        <w:r w:rsidR="00706C51">
          <w:rPr>
            <w:color w:val="000000"/>
            <w:sz w:val="22"/>
            <w:szCs w:val="22"/>
          </w:rPr>
          <w:t>s</w:t>
        </w:r>
      </w:ins>
      <w:r w:rsidRPr="007507BA">
        <w:rPr>
          <w:color w:val="000000"/>
          <w:sz w:val="22"/>
          <w:szCs w:val="22"/>
        </w:rPr>
        <w:t xml:space="preserve"> could not be </w:t>
      </w:r>
      <w:del w:id="91" w:author="Phillip Agres" w:date="2019-12-10T15:06:00Z">
        <w:r w:rsidRPr="007507BA" w:rsidDel="00706C51">
          <w:rPr>
            <w:color w:val="000000"/>
            <w:sz w:val="22"/>
            <w:szCs w:val="22"/>
          </w:rPr>
          <w:delText>illustrated</w:delText>
        </w:r>
      </w:del>
      <w:ins w:id="92" w:author="Phillip Agres" w:date="2019-12-10T15:06:00Z">
        <w:r w:rsidR="00706C51">
          <w:rPr>
            <w:color w:val="000000"/>
            <w:sz w:val="22"/>
            <w:szCs w:val="22"/>
          </w:rPr>
          <w:t>detected</w:t>
        </w:r>
      </w:ins>
      <w:r w:rsidRPr="007507BA">
        <w:rPr>
          <w:color w:val="000000"/>
          <w:sz w:val="22"/>
          <w:szCs w:val="22"/>
        </w:rPr>
        <w:t>.</w:t>
      </w:r>
    </w:p>
    <w:p w14:paraId="75CD1488" w14:textId="77777777" w:rsidR="007507BA" w:rsidRPr="007507BA" w:rsidRDefault="007507BA" w:rsidP="007507BA"/>
    <w:p w14:paraId="5799A528" w14:textId="35FB808C" w:rsidR="007507BA" w:rsidRPr="007507BA" w:rsidRDefault="007507BA" w:rsidP="007507BA">
      <w:r w:rsidRPr="007507BA">
        <w:rPr>
          <w:color w:val="000000"/>
          <w:sz w:val="22"/>
          <w:szCs w:val="22"/>
        </w:rPr>
        <w:t xml:space="preserve">In conclusion, this technique provides a multivariate approach to analyze functional connectivity with individual parcellation and is particularly useful when the connectivity is extracted from a participant group with diverse brain sizes, </w:t>
      </w:r>
      <w:ins w:id="93" w:author="tony han" w:date="2019-12-10T18:33:00Z">
        <w:r w:rsidR="00A34011">
          <w:rPr>
            <w:color w:val="000000"/>
            <w:sz w:val="22"/>
            <w:szCs w:val="22"/>
          </w:rPr>
          <w:t xml:space="preserve">functional </w:t>
        </w:r>
      </w:ins>
      <w:r w:rsidRPr="007507BA">
        <w:rPr>
          <w:color w:val="000000"/>
          <w:sz w:val="22"/>
          <w:szCs w:val="22"/>
        </w:rPr>
        <w:t>parcellation or organization</w:t>
      </w:r>
      <w:del w:id="94" w:author="tony han" w:date="2019-12-10T18:33:00Z">
        <w:r w:rsidRPr="007507BA" w:rsidDel="00B50204">
          <w:rPr>
            <w:color w:val="000000"/>
            <w:sz w:val="22"/>
            <w:szCs w:val="22"/>
          </w:rPr>
          <w:delText>s</w:delText>
        </w:r>
      </w:del>
      <w:ins w:id="95" w:author="tony han" w:date="2019-12-10T18:33:00Z">
        <w:r w:rsidR="00B50204" w:rsidRPr="00B50204">
          <w:rPr>
            <w:color w:val="000000"/>
            <w:sz w:val="22"/>
            <w:szCs w:val="22"/>
          </w:rPr>
          <w:t xml:space="preserve"> </w:t>
        </w:r>
        <w:r w:rsidR="00B50204">
          <w:rPr>
            <w:color w:val="000000"/>
            <w:sz w:val="22"/>
            <w:szCs w:val="22"/>
          </w:rPr>
          <w:t>schemes</w:t>
        </w:r>
      </w:ins>
      <w:r w:rsidRPr="007507BA">
        <w:rPr>
          <w:color w:val="000000"/>
          <w:sz w:val="22"/>
          <w:szCs w:val="22"/>
        </w:rPr>
        <w:t>.</w:t>
      </w:r>
    </w:p>
    <w:p w14:paraId="1D5018E0" w14:textId="0673626B" w:rsidR="00E93399" w:rsidRPr="007507BA" w:rsidRDefault="00E93399" w:rsidP="002031F9">
      <w:pPr>
        <w:pStyle w:val="NormalWeb"/>
        <w:spacing w:before="0" w:beforeAutospacing="0" w:after="0" w:afterAutospacing="0"/>
      </w:pPr>
    </w:p>
    <w:p w14:paraId="6B10166E" w14:textId="15093A5E" w:rsidR="00E93399" w:rsidRPr="007507BA" w:rsidRDefault="007507BA" w:rsidP="006A00AF">
      <w:pPr>
        <w:rPr>
          <w:b/>
        </w:rPr>
      </w:pPr>
      <w:r w:rsidRPr="007507BA">
        <w:rPr>
          <w:b/>
        </w:rPr>
        <w:t>References</w:t>
      </w:r>
    </w:p>
    <w:p w14:paraId="06F3B81D" w14:textId="77777777" w:rsidR="00F85C3C" w:rsidRPr="00F85C3C" w:rsidRDefault="00E93399" w:rsidP="00F85C3C">
      <w:pPr>
        <w:pStyle w:val="EndNoteBibliography"/>
      </w:pPr>
      <w:r w:rsidRPr="007507BA">
        <w:fldChar w:fldCharType="begin"/>
      </w:r>
      <w:r w:rsidRPr="007507BA">
        <w:instrText xml:space="preserve"> ADDIN EN.REFLIST </w:instrText>
      </w:r>
      <w:r w:rsidRPr="007507BA">
        <w:fldChar w:fldCharType="separate"/>
      </w:r>
      <w:r w:rsidR="00F85C3C" w:rsidRPr="00F85C3C">
        <w:t xml:space="preserve">Abdi, H., Williams, L.J. and Valentin, D. (2013) 'Multiple factor analysis: principal component analysis for multitable and multiblock data sets.' </w:t>
      </w:r>
      <w:r w:rsidR="00F85C3C" w:rsidRPr="00F85C3C">
        <w:rPr>
          <w:i/>
        </w:rPr>
        <w:t>Wiley Interdisciplinary reviews: computational statistics</w:t>
      </w:r>
      <w:r w:rsidR="00F85C3C" w:rsidRPr="00F85C3C">
        <w:t xml:space="preserve">, </w:t>
      </w:r>
      <w:r w:rsidR="00F85C3C" w:rsidRPr="00F85C3C">
        <w:rPr>
          <w:b/>
        </w:rPr>
        <w:t>vol. 5</w:t>
      </w:r>
      <w:r w:rsidR="00F85C3C" w:rsidRPr="00F85C3C">
        <w:t>, no. 2, pp. 149-179.</w:t>
      </w:r>
    </w:p>
    <w:p w14:paraId="232BE4EC" w14:textId="77777777" w:rsidR="00F85C3C" w:rsidRPr="00F85C3C" w:rsidRDefault="00F85C3C" w:rsidP="00F85C3C">
      <w:pPr>
        <w:pStyle w:val="EndNoteBibliography"/>
      </w:pPr>
    </w:p>
    <w:p w14:paraId="6AA69576" w14:textId="77777777" w:rsidR="00F85C3C" w:rsidRPr="00F85C3C" w:rsidRDefault="00F85C3C" w:rsidP="00F85C3C">
      <w:pPr>
        <w:pStyle w:val="EndNoteBibliography"/>
      </w:pPr>
      <w:r w:rsidRPr="00F85C3C">
        <w:t xml:space="preserve">Abdi, H., Williams, L.J., Valentin, D. and Bennani-Dosse, M. (2012) 'STATIS and DISTATIS: optimum multitable principal component analysis and three way metric multidimensional scaling.' </w:t>
      </w:r>
      <w:r w:rsidRPr="00F85C3C">
        <w:rPr>
          <w:i/>
        </w:rPr>
        <w:t>Wiley Interdisciplinary Reviews: Computational Statistics</w:t>
      </w:r>
      <w:r w:rsidRPr="00F85C3C">
        <w:t xml:space="preserve">, </w:t>
      </w:r>
      <w:r w:rsidRPr="00F85C3C">
        <w:rPr>
          <w:b/>
        </w:rPr>
        <w:t>vol. 4</w:t>
      </w:r>
      <w:r w:rsidRPr="00F85C3C">
        <w:t>, no. 2, pp. 124-167.</w:t>
      </w:r>
    </w:p>
    <w:p w14:paraId="61F62E05" w14:textId="77777777" w:rsidR="00F85C3C" w:rsidRPr="00F85C3C" w:rsidRDefault="00F85C3C" w:rsidP="00F85C3C">
      <w:pPr>
        <w:pStyle w:val="EndNoteBibliography"/>
      </w:pPr>
    </w:p>
    <w:p w14:paraId="7CDD5D73" w14:textId="77777777" w:rsidR="00F85C3C" w:rsidRPr="00F85C3C" w:rsidRDefault="00F85C3C" w:rsidP="00F85C3C">
      <w:pPr>
        <w:pStyle w:val="EndNoteBibliography"/>
      </w:pPr>
      <w:r w:rsidRPr="00F85C3C">
        <w:t xml:space="preserve">Gordon, E.M., Laumann, T.O., Adeyemo, B., Huckins, J.F., Kelley, W.M. and Petersen, S.E. (2016) 'Generation and Evaluation of a Cortical Area Parcellation from Resting-State Correlations.' </w:t>
      </w:r>
      <w:r w:rsidRPr="00F85C3C">
        <w:rPr>
          <w:i/>
        </w:rPr>
        <w:t>Cerebral Cortex</w:t>
      </w:r>
      <w:r w:rsidRPr="00F85C3C">
        <w:t xml:space="preserve">, </w:t>
      </w:r>
      <w:r w:rsidRPr="00F85C3C">
        <w:rPr>
          <w:b/>
        </w:rPr>
        <w:t>vol. 26</w:t>
      </w:r>
      <w:r w:rsidRPr="00F85C3C">
        <w:t>, no. 1, pp. 288-303.</w:t>
      </w:r>
    </w:p>
    <w:p w14:paraId="4AD47509" w14:textId="77777777" w:rsidR="00F85C3C" w:rsidRPr="00F85C3C" w:rsidRDefault="00F85C3C" w:rsidP="00F85C3C">
      <w:pPr>
        <w:pStyle w:val="EndNoteBibliography"/>
      </w:pPr>
    </w:p>
    <w:p w14:paraId="78E225D7" w14:textId="77777777" w:rsidR="00F85C3C" w:rsidRPr="00F85C3C" w:rsidRDefault="00F85C3C" w:rsidP="00F85C3C">
      <w:pPr>
        <w:pStyle w:val="EndNoteBibliography"/>
      </w:pPr>
      <w:r w:rsidRPr="00F85C3C">
        <w:t xml:space="preserve">Gordon, E.M., Laumann, T.O., Gilmore, A.W., Newbold, D.J., Greene, D.J., Berg, J.J., Ortega, M., Hoyt-Drazen, C., Gratton, C., Sun, H., Hampton, J.M., Coalson, R.S., Nguyen, A.L., McDermott, K.B., Shimony, J.S., Snyder, A.Z., Schlaggar, B.L., Petersen, S.E., Nelson, S.M. and Dosenbach, N.U.F. (2017) 'Precision Functional Mapping of Individual Human Brains.' </w:t>
      </w:r>
      <w:r w:rsidRPr="00F85C3C">
        <w:rPr>
          <w:i/>
        </w:rPr>
        <w:t>Neuron</w:t>
      </w:r>
      <w:r w:rsidRPr="00F85C3C">
        <w:t xml:space="preserve">, </w:t>
      </w:r>
      <w:r w:rsidRPr="00F85C3C">
        <w:rPr>
          <w:b/>
        </w:rPr>
        <w:t>vol. 95</w:t>
      </w:r>
      <w:r w:rsidRPr="00F85C3C">
        <w:t>, no. 4, pp. 791-807.e7.</w:t>
      </w:r>
    </w:p>
    <w:p w14:paraId="299F3A11" w14:textId="77777777" w:rsidR="00F85C3C" w:rsidRPr="00F85C3C" w:rsidRDefault="00F85C3C" w:rsidP="00F85C3C">
      <w:pPr>
        <w:pStyle w:val="EndNoteBibliography"/>
      </w:pPr>
    </w:p>
    <w:p w14:paraId="417656CF" w14:textId="77777777" w:rsidR="00F85C3C" w:rsidRPr="00F85C3C" w:rsidRDefault="00F85C3C" w:rsidP="00F85C3C">
      <w:pPr>
        <w:pStyle w:val="EndNoteBibliography"/>
      </w:pPr>
      <w:r w:rsidRPr="00F85C3C">
        <w:t xml:space="preserve">Le Dien, S. and Pagès, J. (2003) 'Hierarchical Multiple Factor Analysis: application to the comparison of sensory profiles.' </w:t>
      </w:r>
      <w:r w:rsidRPr="00F85C3C">
        <w:rPr>
          <w:i/>
        </w:rPr>
        <w:t>Food Quality and Preference</w:t>
      </w:r>
      <w:r w:rsidRPr="00F85C3C">
        <w:t xml:space="preserve">, </w:t>
      </w:r>
      <w:r w:rsidRPr="00F85C3C">
        <w:rPr>
          <w:b/>
        </w:rPr>
        <w:t>vol. 14</w:t>
      </w:r>
      <w:r w:rsidRPr="00F85C3C">
        <w:t>, no. 5, pp. 397-403.</w:t>
      </w:r>
    </w:p>
    <w:p w14:paraId="67F077CA" w14:textId="77777777" w:rsidR="00F85C3C" w:rsidRPr="00F85C3C" w:rsidRDefault="00F85C3C" w:rsidP="00F85C3C">
      <w:pPr>
        <w:pStyle w:val="EndNoteBibliography"/>
      </w:pPr>
    </w:p>
    <w:p w14:paraId="3BA152DE" w14:textId="73ED0BF4" w:rsidR="000A034C" w:rsidRDefault="00E93399" w:rsidP="006A00AF">
      <w:r w:rsidRPr="007507BA">
        <w:fldChar w:fldCharType="end"/>
      </w:r>
    </w:p>
    <w:p w14:paraId="1461DD28" w14:textId="096E0354" w:rsidR="002031F9" w:rsidRDefault="002031F9" w:rsidP="006A00AF"/>
    <w:p w14:paraId="5C825F0B" w14:textId="10850550" w:rsidR="002031F9" w:rsidRDefault="002031F9" w:rsidP="006A00AF"/>
    <w:p w14:paraId="5A297925" w14:textId="02BE144D" w:rsidR="002031F9" w:rsidRPr="007507BA" w:rsidRDefault="002031F9" w:rsidP="006A00AF"/>
    <w:sectPr w:rsidR="002031F9" w:rsidRPr="007507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hillip Agres">
    <w15:presenceInfo w15:providerId="None" w15:userId="Phillip Agres"/>
  </w15:person>
  <w15:person w15:author="tony han">
    <w15:presenceInfo w15:providerId="Windows Live" w15:userId="89cd0593d7a0d45e"/>
  </w15:person>
  <w15:person w15:author="Micaela Chan">
    <w15:presenceInfo w15:providerId="None" w15:userId="Micaela Chan"/>
  </w15:person>
  <w15:person w15:author="如淇 游">
    <w15:presenceInfo w15:providerId="Windows Live" w15:userId="bdbda831614ca4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HBM2020&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xs0ts9otwsz6e9xarxrd9l5e5vraxpvvsf&quot;&gt;Library&lt;record-ids&gt;&lt;item&gt;1&lt;/item&gt;&lt;item&gt;2&lt;/item&gt;&lt;item&gt;3&lt;/item&gt;&lt;item&gt;4&lt;/item&gt;&lt;item&gt;5&lt;/item&gt;&lt;/record-ids&gt;&lt;/item&gt;&lt;/Libraries&gt;"/>
  </w:docVars>
  <w:rsids>
    <w:rsidRoot w:val="0075293C"/>
    <w:rsid w:val="00006672"/>
    <w:rsid w:val="000605FD"/>
    <w:rsid w:val="0008006F"/>
    <w:rsid w:val="000A034C"/>
    <w:rsid w:val="000D3B44"/>
    <w:rsid w:val="00146C21"/>
    <w:rsid w:val="00193329"/>
    <w:rsid w:val="001F07BA"/>
    <w:rsid w:val="002031F9"/>
    <w:rsid w:val="00264F4C"/>
    <w:rsid w:val="002E3F48"/>
    <w:rsid w:val="00370B43"/>
    <w:rsid w:val="003778AB"/>
    <w:rsid w:val="0038518D"/>
    <w:rsid w:val="00410844"/>
    <w:rsid w:val="00413B5C"/>
    <w:rsid w:val="00417244"/>
    <w:rsid w:val="00435693"/>
    <w:rsid w:val="00467C43"/>
    <w:rsid w:val="004828C5"/>
    <w:rsid w:val="00485D4F"/>
    <w:rsid w:val="004B0F22"/>
    <w:rsid w:val="00506545"/>
    <w:rsid w:val="005253C6"/>
    <w:rsid w:val="00540F01"/>
    <w:rsid w:val="00561325"/>
    <w:rsid w:val="005A3B25"/>
    <w:rsid w:val="005A583B"/>
    <w:rsid w:val="00631310"/>
    <w:rsid w:val="00637465"/>
    <w:rsid w:val="0064453D"/>
    <w:rsid w:val="00666A1A"/>
    <w:rsid w:val="00697DFC"/>
    <w:rsid w:val="006A00AF"/>
    <w:rsid w:val="006B34A4"/>
    <w:rsid w:val="006D3FA1"/>
    <w:rsid w:val="006E6A22"/>
    <w:rsid w:val="00706C51"/>
    <w:rsid w:val="007507BA"/>
    <w:rsid w:val="0075293C"/>
    <w:rsid w:val="00780C4F"/>
    <w:rsid w:val="0078249E"/>
    <w:rsid w:val="008248B9"/>
    <w:rsid w:val="008248CC"/>
    <w:rsid w:val="008314C4"/>
    <w:rsid w:val="008A6F36"/>
    <w:rsid w:val="008F05FE"/>
    <w:rsid w:val="00921B2F"/>
    <w:rsid w:val="00923847"/>
    <w:rsid w:val="009319C0"/>
    <w:rsid w:val="00935922"/>
    <w:rsid w:val="00953737"/>
    <w:rsid w:val="00966008"/>
    <w:rsid w:val="00973A31"/>
    <w:rsid w:val="00985049"/>
    <w:rsid w:val="00994B37"/>
    <w:rsid w:val="009A00A5"/>
    <w:rsid w:val="009A4A20"/>
    <w:rsid w:val="009A7499"/>
    <w:rsid w:val="009B01A5"/>
    <w:rsid w:val="00A34011"/>
    <w:rsid w:val="00A6381D"/>
    <w:rsid w:val="00A66894"/>
    <w:rsid w:val="00A90DF2"/>
    <w:rsid w:val="00AC20E7"/>
    <w:rsid w:val="00AD45AB"/>
    <w:rsid w:val="00AE5558"/>
    <w:rsid w:val="00B01B60"/>
    <w:rsid w:val="00B50204"/>
    <w:rsid w:val="00B75FAB"/>
    <w:rsid w:val="00B94EA7"/>
    <w:rsid w:val="00BA392A"/>
    <w:rsid w:val="00BC7D44"/>
    <w:rsid w:val="00C136D9"/>
    <w:rsid w:val="00C20682"/>
    <w:rsid w:val="00C76EFA"/>
    <w:rsid w:val="00CA2D4F"/>
    <w:rsid w:val="00D55B48"/>
    <w:rsid w:val="00DA0756"/>
    <w:rsid w:val="00DA568E"/>
    <w:rsid w:val="00DB52E6"/>
    <w:rsid w:val="00DC1546"/>
    <w:rsid w:val="00E217AE"/>
    <w:rsid w:val="00E44F5D"/>
    <w:rsid w:val="00E67588"/>
    <w:rsid w:val="00E67D08"/>
    <w:rsid w:val="00E83981"/>
    <w:rsid w:val="00E93399"/>
    <w:rsid w:val="00EB6092"/>
    <w:rsid w:val="00EF6BF6"/>
    <w:rsid w:val="00F02013"/>
    <w:rsid w:val="00F02D9D"/>
    <w:rsid w:val="00F07970"/>
    <w:rsid w:val="00F15AA4"/>
    <w:rsid w:val="00F1608B"/>
    <w:rsid w:val="00F324D5"/>
    <w:rsid w:val="00F44419"/>
    <w:rsid w:val="00F55C8A"/>
    <w:rsid w:val="00F70A20"/>
    <w:rsid w:val="00F74161"/>
    <w:rsid w:val="00F85C3C"/>
    <w:rsid w:val="00FC65B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B6BD73"/>
  <w15:chartTrackingRefBased/>
  <w15:docId w15:val="{B87AC7ED-7A47-47D3-8E3F-81FEA2FE3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A00A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75293C"/>
    <w:pPr>
      <w:spacing w:before="100" w:beforeAutospacing="1" w:after="100" w:afterAutospacing="1"/>
    </w:pPr>
  </w:style>
  <w:style w:type="character" w:styleId="Hyperlink">
    <w:name w:val="Hyperlink"/>
    <w:basedOn w:val="DefaultParagraphFont"/>
    <w:uiPriority w:val="99"/>
    <w:unhideWhenUsed/>
    <w:rsid w:val="0075293C"/>
    <w:rPr>
      <w:color w:val="0000FF"/>
      <w:u w:val="single"/>
    </w:rPr>
  </w:style>
  <w:style w:type="character" w:styleId="CommentReference">
    <w:name w:val="annotation reference"/>
    <w:basedOn w:val="DefaultParagraphFont"/>
    <w:uiPriority w:val="99"/>
    <w:semiHidden/>
    <w:unhideWhenUsed/>
    <w:rsid w:val="0075293C"/>
    <w:rPr>
      <w:sz w:val="16"/>
      <w:szCs w:val="16"/>
    </w:rPr>
  </w:style>
  <w:style w:type="paragraph" w:styleId="CommentText">
    <w:name w:val="annotation text"/>
    <w:basedOn w:val="Normal"/>
    <w:link w:val="CommentTextChar"/>
    <w:uiPriority w:val="99"/>
    <w:semiHidden/>
    <w:unhideWhenUsed/>
    <w:rsid w:val="0075293C"/>
    <w:pPr>
      <w:spacing w:after="16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75293C"/>
    <w:rPr>
      <w:sz w:val="20"/>
      <w:szCs w:val="20"/>
    </w:rPr>
  </w:style>
  <w:style w:type="paragraph" w:styleId="CommentSubject">
    <w:name w:val="annotation subject"/>
    <w:basedOn w:val="CommentText"/>
    <w:next w:val="CommentText"/>
    <w:link w:val="CommentSubjectChar"/>
    <w:uiPriority w:val="99"/>
    <w:semiHidden/>
    <w:unhideWhenUsed/>
    <w:rsid w:val="0075293C"/>
    <w:rPr>
      <w:b/>
      <w:bCs/>
    </w:rPr>
  </w:style>
  <w:style w:type="character" w:customStyle="1" w:styleId="CommentSubjectChar">
    <w:name w:val="Comment Subject Char"/>
    <w:basedOn w:val="CommentTextChar"/>
    <w:link w:val="CommentSubject"/>
    <w:uiPriority w:val="99"/>
    <w:semiHidden/>
    <w:rsid w:val="0075293C"/>
    <w:rPr>
      <w:b/>
      <w:bCs/>
      <w:sz w:val="20"/>
      <w:szCs w:val="20"/>
    </w:rPr>
  </w:style>
  <w:style w:type="paragraph" w:styleId="BalloonText">
    <w:name w:val="Balloon Text"/>
    <w:basedOn w:val="Normal"/>
    <w:link w:val="BalloonTextChar"/>
    <w:uiPriority w:val="99"/>
    <w:semiHidden/>
    <w:unhideWhenUsed/>
    <w:rsid w:val="0075293C"/>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75293C"/>
    <w:rPr>
      <w:rFonts w:ascii="Segoe UI" w:hAnsi="Segoe UI" w:cs="Segoe UI"/>
      <w:sz w:val="18"/>
      <w:szCs w:val="18"/>
    </w:rPr>
  </w:style>
  <w:style w:type="paragraph" w:customStyle="1" w:styleId="EndNoteBibliographyTitle">
    <w:name w:val="EndNote Bibliography Title"/>
    <w:basedOn w:val="Normal"/>
    <w:link w:val="EndNoteBibliographyTitleChar"/>
    <w:rsid w:val="00E93399"/>
    <w:pPr>
      <w:jc w:val="center"/>
    </w:pPr>
    <w:rPr>
      <w:noProof/>
    </w:rPr>
  </w:style>
  <w:style w:type="character" w:customStyle="1" w:styleId="NormalWebChar">
    <w:name w:val="Normal (Web) Char"/>
    <w:basedOn w:val="DefaultParagraphFont"/>
    <w:link w:val="NormalWeb"/>
    <w:uiPriority w:val="99"/>
    <w:rsid w:val="00E93399"/>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E93399"/>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E93399"/>
    <w:rPr>
      <w:noProof/>
    </w:rPr>
  </w:style>
  <w:style w:type="character" w:customStyle="1" w:styleId="EndNoteBibliographyChar">
    <w:name w:val="EndNote Bibliography Char"/>
    <w:basedOn w:val="NormalWebChar"/>
    <w:link w:val="EndNoteBibliography"/>
    <w:rsid w:val="00E93399"/>
    <w:rPr>
      <w:rFonts w:ascii="Times New Roman" w:eastAsia="Times New Roman" w:hAnsi="Times New Roman" w:cs="Times New Roman"/>
      <w:noProof/>
      <w:sz w:val="24"/>
      <w:szCs w:val="24"/>
    </w:rPr>
  </w:style>
  <w:style w:type="character" w:styleId="UnresolvedMention">
    <w:name w:val="Unresolved Mention"/>
    <w:basedOn w:val="DefaultParagraphFont"/>
    <w:uiPriority w:val="99"/>
    <w:semiHidden/>
    <w:unhideWhenUsed/>
    <w:rsid w:val="00E933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798174">
      <w:bodyDiv w:val="1"/>
      <w:marLeft w:val="0"/>
      <w:marRight w:val="0"/>
      <w:marTop w:val="0"/>
      <w:marBottom w:val="0"/>
      <w:divBdr>
        <w:top w:val="none" w:sz="0" w:space="0" w:color="auto"/>
        <w:left w:val="none" w:sz="0" w:space="0" w:color="auto"/>
        <w:bottom w:val="none" w:sz="0" w:space="0" w:color="auto"/>
        <w:right w:val="none" w:sz="0" w:space="0" w:color="auto"/>
      </w:divBdr>
    </w:div>
    <w:div w:id="154566401">
      <w:bodyDiv w:val="1"/>
      <w:marLeft w:val="0"/>
      <w:marRight w:val="0"/>
      <w:marTop w:val="0"/>
      <w:marBottom w:val="0"/>
      <w:divBdr>
        <w:top w:val="none" w:sz="0" w:space="0" w:color="auto"/>
        <w:left w:val="none" w:sz="0" w:space="0" w:color="auto"/>
        <w:bottom w:val="none" w:sz="0" w:space="0" w:color="auto"/>
        <w:right w:val="none" w:sz="0" w:space="0" w:color="auto"/>
      </w:divBdr>
    </w:div>
    <w:div w:id="274217535">
      <w:bodyDiv w:val="1"/>
      <w:marLeft w:val="0"/>
      <w:marRight w:val="0"/>
      <w:marTop w:val="0"/>
      <w:marBottom w:val="0"/>
      <w:divBdr>
        <w:top w:val="none" w:sz="0" w:space="0" w:color="auto"/>
        <w:left w:val="none" w:sz="0" w:space="0" w:color="auto"/>
        <w:bottom w:val="none" w:sz="0" w:space="0" w:color="auto"/>
        <w:right w:val="none" w:sz="0" w:space="0" w:color="auto"/>
      </w:divBdr>
    </w:div>
    <w:div w:id="1014646048">
      <w:bodyDiv w:val="1"/>
      <w:marLeft w:val="0"/>
      <w:marRight w:val="0"/>
      <w:marTop w:val="0"/>
      <w:marBottom w:val="0"/>
      <w:divBdr>
        <w:top w:val="none" w:sz="0" w:space="0" w:color="auto"/>
        <w:left w:val="none" w:sz="0" w:space="0" w:color="auto"/>
        <w:bottom w:val="none" w:sz="0" w:space="0" w:color="auto"/>
        <w:right w:val="none" w:sz="0" w:space="0" w:color="auto"/>
      </w:divBdr>
    </w:div>
    <w:div w:id="1273709000">
      <w:bodyDiv w:val="1"/>
      <w:marLeft w:val="0"/>
      <w:marRight w:val="0"/>
      <w:marTop w:val="0"/>
      <w:marBottom w:val="0"/>
      <w:divBdr>
        <w:top w:val="none" w:sz="0" w:space="0" w:color="auto"/>
        <w:left w:val="none" w:sz="0" w:space="0" w:color="auto"/>
        <w:bottom w:val="none" w:sz="0" w:space="0" w:color="auto"/>
        <w:right w:val="none" w:sz="0" w:space="0" w:color="auto"/>
      </w:divBdr>
    </w:div>
    <w:div w:id="1304887956">
      <w:bodyDiv w:val="1"/>
      <w:marLeft w:val="0"/>
      <w:marRight w:val="0"/>
      <w:marTop w:val="0"/>
      <w:marBottom w:val="0"/>
      <w:divBdr>
        <w:top w:val="none" w:sz="0" w:space="0" w:color="auto"/>
        <w:left w:val="none" w:sz="0" w:space="0" w:color="auto"/>
        <w:bottom w:val="none" w:sz="0" w:space="0" w:color="auto"/>
        <w:right w:val="none" w:sz="0" w:space="0" w:color="auto"/>
      </w:divBdr>
    </w:div>
    <w:div w:id="1587225321">
      <w:bodyDiv w:val="1"/>
      <w:marLeft w:val="0"/>
      <w:marRight w:val="0"/>
      <w:marTop w:val="0"/>
      <w:marBottom w:val="0"/>
      <w:divBdr>
        <w:top w:val="none" w:sz="0" w:space="0" w:color="auto"/>
        <w:left w:val="none" w:sz="0" w:space="0" w:color="auto"/>
        <w:bottom w:val="none" w:sz="0" w:space="0" w:color="auto"/>
        <w:right w:val="none" w:sz="0" w:space="0" w:color="auto"/>
      </w:divBdr>
    </w:div>
    <w:div w:id="1630285956">
      <w:bodyDiv w:val="1"/>
      <w:marLeft w:val="0"/>
      <w:marRight w:val="0"/>
      <w:marTop w:val="0"/>
      <w:marBottom w:val="0"/>
      <w:divBdr>
        <w:top w:val="none" w:sz="0" w:space="0" w:color="auto"/>
        <w:left w:val="none" w:sz="0" w:space="0" w:color="auto"/>
        <w:bottom w:val="none" w:sz="0" w:space="0" w:color="auto"/>
        <w:right w:val="none" w:sz="0" w:space="0" w:color="auto"/>
      </w:divBdr>
    </w:div>
    <w:div w:id="1753702240">
      <w:bodyDiv w:val="1"/>
      <w:marLeft w:val="0"/>
      <w:marRight w:val="0"/>
      <w:marTop w:val="0"/>
      <w:marBottom w:val="0"/>
      <w:divBdr>
        <w:top w:val="none" w:sz="0" w:space="0" w:color="auto"/>
        <w:left w:val="none" w:sz="0" w:space="0" w:color="auto"/>
        <w:bottom w:val="none" w:sz="0" w:space="0" w:color="auto"/>
        <w:right w:val="none" w:sz="0" w:space="0" w:color="auto"/>
      </w:divBdr>
    </w:div>
    <w:div w:id="1756785551">
      <w:bodyDiv w:val="1"/>
      <w:marLeft w:val="0"/>
      <w:marRight w:val="0"/>
      <w:marTop w:val="0"/>
      <w:marBottom w:val="0"/>
      <w:divBdr>
        <w:top w:val="none" w:sz="0" w:space="0" w:color="auto"/>
        <w:left w:val="none" w:sz="0" w:space="0" w:color="auto"/>
        <w:bottom w:val="none" w:sz="0" w:space="0" w:color="auto"/>
        <w:right w:val="none" w:sz="0" w:space="0" w:color="auto"/>
      </w:divBdr>
    </w:div>
    <w:div w:id="1930308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rve@utdallas.edu" TargetMode="External"/><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hyperlink" Target="mailto:Phillip.Agres@utdallas.edu"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Liang.Han@utdallas.edu" TargetMode="External"/><Relationship Id="rId11" Type="http://schemas.openxmlformats.org/officeDocument/2006/relationships/image" Target="media/image3.png"/><Relationship Id="rId5" Type="http://schemas.openxmlformats.org/officeDocument/2006/relationships/hyperlink" Target="mailto:mchan@utdallas.edu" TargetMode="External"/><Relationship Id="rId10" Type="http://schemas.openxmlformats.org/officeDocument/2006/relationships/image" Target="media/image2.png"/><Relationship Id="rId4" Type="http://schemas.openxmlformats.org/officeDocument/2006/relationships/hyperlink" Target="mailto:Ju-Chi.Yu@utdallas.edu" TargetMode="Externa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3</TotalTime>
  <Pages>3</Pages>
  <Words>1305</Words>
  <Characters>7859</Characters>
  <Application>Microsoft Office Word</Application>
  <DocSecurity>0</DocSecurity>
  <Lines>13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如淇 游</dc:creator>
  <cp:keywords/>
  <dc:description/>
  <cp:lastModifiedBy>如淇 游</cp:lastModifiedBy>
  <cp:revision>62</cp:revision>
  <dcterms:created xsi:type="dcterms:W3CDTF">2019-12-10T20:34:00Z</dcterms:created>
  <dcterms:modified xsi:type="dcterms:W3CDTF">2019-12-11T06:55:00Z</dcterms:modified>
</cp:coreProperties>
</file>